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76B4822C"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sz w:val="32"/>
          <w:szCs w:val="28"/>
          <w:rtl/>
        </w:rPr>
        <w:lastRenderedPageBreak/>
        <w:t xml:space="preserve">جامعة البحرين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816F3D" w:rsidRPr="00641F3E" w14:paraId="5B45B512" w14:textId="77777777" w:rsidTr="00CC064C">
        <w:tc>
          <w:tcPr>
            <w:tcW w:w="1667" w:type="pct"/>
          </w:tcPr>
          <w:p w14:paraId="05F2CDFF" w14:textId="77777777" w:rsidR="00816F3D" w:rsidRPr="00641F3E" w:rsidRDefault="00816F3D" w:rsidP="00CC064C">
            <w:pPr>
              <w:spacing w:after="160" w:line="259" w:lineRule="auto"/>
              <w:rPr>
                <w:rFonts w:asciiTheme="majorBidi" w:hAnsiTheme="majorBidi" w:cstheme="majorBidi"/>
                <w:sz w:val="24"/>
                <w:lang w:val="en-US"/>
              </w:rPr>
            </w:pPr>
            <w:r w:rsidRPr="00641F3E">
              <w:rPr>
                <w:rFonts w:asciiTheme="majorBidi" w:hAnsiTheme="majorBidi" w:cstheme="majorBidi"/>
                <w:sz w:val="24"/>
                <w:rtl/>
                <w:lang w:val="en-US"/>
              </w:rPr>
              <w:t>كلية العلوم</w:t>
            </w:r>
          </w:p>
        </w:tc>
        <w:tc>
          <w:tcPr>
            <w:tcW w:w="1667" w:type="pct"/>
          </w:tcPr>
          <w:p w14:paraId="4ED5546D" w14:textId="77777777" w:rsidR="00816F3D" w:rsidRPr="00641F3E" w:rsidRDefault="00816F3D" w:rsidP="00CC064C">
            <w:pPr>
              <w:spacing w:after="160" w:line="259" w:lineRule="auto"/>
              <w:jc w:val="right"/>
              <w:rPr>
                <w:rFonts w:asciiTheme="majorBidi" w:hAnsiTheme="majorBidi" w:cstheme="majorBidi"/>
                <w:sz w:val="24"/>
                <w:rtl/>
                <w:lang w:val="en-US"/>
              </w:rPr>
            </w:pPr>
          </w:p>
        </w:tc>
        <w:tc>
          <w:tcPr>
            <w:tcW w:w="1666" w:type="pct"/>
          </w:tcPr>
          <w:p w14:paraId="6914BA8D" w14:textId="77777777" w:rsidR="00816F3D" w:rsidRPr="00641F3E" w:rsidRDefault="00816F3D" w:rsidP="00CC064C">
            <w:pPr>
              <w:spacing w:after="160" w:line="259" w:lineRule="auto"/>
              <w:jc w:val="right"/>
              <w:rPr>
                <w:rFonts w:asciiTheme="majorBidi" w:hAnsiTheme="majorBidi" w:cstheme="majorBidi"/>
                <w:sz w:val="24"/>
                <w:lang w:val="en-US"/>
              </w:rPr>
            </w:pPr>
            <w:r w:rsidRPr="00641F3E">
              <w:rPr>
                <w:rFonts w:asciiTheme="majorBidi" w:hAnsiTheme="majorBidi" w:cstheme="majorBidi"/>
                <w:sz w:val="24"/>
                <w:rtl/>
                <w:lang w:val="en-US"/>
              </w:rPr>
              <w:t>قسم الرياضيات</w:t>
            </w:r>
          </w:p>
        </w:tc>
      </w:tr>
    </w:tbl>
    <w:p w14:paraId="1C406B6D"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noProof/>
        </w:rPr>
        <w:drawing>
          <wp:inline distT="0" distB="0" distL="0" distR="0" wp14:anchorId="45D50EEF" wp14:editId="19AAC4DD">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E66000C" w14:textId="77777777" w:rsidR="00816F3D" w:rsidRPr="00641F3E" w:rsidRDefault="00816F3D" w:rsidP="00816F3D">
      <w:pPr>
        <w:jc w:val="center"/>
        <w:rPr>
          <w:rFonts w:asciiTheme="majorBidi" w:hAnsiTheme="majorBidi" w:cstheme="majorBidi"/>
          <w:sz w:val="44"/>
          <w:szCs w:val="40"/>
          <w:rtl/>
        </w:rPr>
      </w:pPr>
    </w:p>
    <w:p w14:paraId="5A1CC930" w14:textId="77777777" w:rsidR="00816F3D" w:rsidRPr="00641F3E" w:rsidRDefault="00816F3D" w:rsidP="00816F3D">
      <w:pPr>
        <w:jc w:val="center"/>
        <w:rPr>
          <w:rFonts w:asciiTheme="majorBidi" w:hAnsiTheme="majorBidi" w:cstheme="majorBidi"/>
          <w:sz w:val="44"/>
          <w:szCs w:val="40"/>
          <w:rtl/>
        </w:rPr>
      </w:pPr>
      <w:r w:rsidRPr="00641F3E">
        <w:rPr>
          <w:rFonts w:asciiTheme="majorBidi" w:hAnsiTheme="majorBidi" w:cstheme="majorBidi"/>
          <w:sz w:val="44"/>
          <w:szCs w:val="40"/>
          <w:rtl/>
        </w:rPr>
        <w:t>تقييم سعة المستشفيات في مملكة البحرين أثناء فترة الوباء كوفيد-19</w:t>
      </w:r>
    </w:p>
    <w:p w14:paraId="1D5F27F5" w14:textId="77777777" w:rsidR="00816F3D" w:rsidRPr="00641F3E" w:rsidRDefault="00816F3D" w:rsidP="00816F3D">
      <w:pPr>
        <w:bidi/>
        <w:jc w:val="center"/>
        <w:rPr>
          <w:rFonts w:asciiTheme="majorBidi" w:hAnsiTheme="majorBidi" w:cstheme="majorBidi"/>
          <w:b/>
          <w:bCs w:val="0"/>
          <w:sz w:val="32"/>
          <w:szCs w:val="28"/>
          <w:rtl/>
        </w:rPr>
      </w:pPr>
      <w:r w:rsidRPr="00641F3E">
        <w:rPr>
          <w:rFonts w:asciiTheme="majorBidi" w:hAnsiTheme="majorBidi" w:cstheme="majorBidi"/>
          <w:b/>
          <w:bCs w:val="0"/>
          <w:sz w:val="32"/>
          <w:szCs w:val="28"/>
          <w:rtl/>
        </w:rPr>
        <w:t xml:space="preserve">يُسلم هذا التقرير كمطلب جزئي لمقرر طرق البحث العلمي استكمالًا لبرنامج الماجستير في علم البيانات الضخمة وتحليلها </w:t>
      </w:r>
    </w:p>
    <w:p w14:paraId="3B607512" w14:textId="77777777" w:rsidR="00816F3D" w:rsidRPr="00641F3E" w:rsidRDefault="00816F3D" w:rsidP="00816F3D">
      <w:pPr>
        <w:jc w:val="center"/>
        <w:rPr>
          <w:rFonts w:asciiTheme="majorBidi" w:hAnsiTheme="majorBidi" w:cstheme="majorBidi"/>
          <w:rtl/>
        </w:rPr>
      </w:pPr>
    </w:p>
    <w:p w14:paraId="7E78050F" w14:textId="77777777" w:rsidR="00816F3D" w:rsidRPr="00641F3E" w:rsidRDefault="00816F3D" w:rsidP="00816F3D">
      <w:pPr>
        <w:jc w:val="center"/>
        <w:rPr>
          <w:rFonts w:asciiTheme="majorBidi" w:hAnsiTheme="majorBidi" w:cstheme="majorBidi"/>
        </w:rPr>
      </w:pPr>
    </w:p>
    <w:p w14:paraId="5D670244" w14:textId="77777777" w:rsidR="00816F3D" w:rsidRPr="00641F3E" w:rsidRDefault="00816F3D" w:rsidP="00816F3D">
      <w:pPr>
        <w:jc w:val="center"/>
        <w:rPr>
          <w:rFonts w:asciiTheme="majorBidi" w:hAnsiTheme="majorBidi" w:cstheme="majorBidi"/>
        </w:rPr>
      </w:pPr>
    </w:p>
    <w:p w14:paraId="53CEC13F"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تم تحضيره من قبل</w:t>
      </w:r>
    </w:p>
    <w:p w14:paraId="3DD85FDC" w14:textId="77777777" w:rsidR="00816F3D" w:rsidRPr="00641F3E" w:rsidRDefault="00816F3D" w:rsidP="00816F3D">
      <w:pPr>
        <w:jc w:val="center"/>
        <w:rPr>
          <w:rFonts w:asciiTheme="majorBidi" w:hAnsiTheme="majorBidi" w:cstheme="majorBidi"/>
          <w:sz w:val="36"/>
          <w:szCs w:val="32"/>
          <w:rtl/>
          <w:lang w:bidi="ar-BH"/>
        </w:rPr>
      </w:pPr>
      <w:r w:rsidRPr="00641F3E">
        <w:rPr>
          <w:rFonts w:asciiTheme="majorBidi" w:hAnsiTheme="majorBidi" w:cstheme="majorBidi"/>
          <w:sz w:val="36"/>
          <w:szCs w:val="32"/>
          <w:rtl/>
          <w:lang w:bidi="ar-BH"/>
        </w:rPr>
        <w:t>عايشة خالد  -  أحمد خضر</w:t>
      </w:r>
    </w:p>
    <w:p w14:paraId="30E249D3" w14:textId="36103801" w:rsidR="00816F3D" w:rsidRPr="00641F3E" w:rsidRDefault="00816F3D" w:rsidP="00816F3D">
      <w:pPr>
        <w:bidi/>
        <w:jc w:val="center"/>
        <w:rPr>
          <w:rFonts w:asciiTheme="majorBidi" w:hAnsiTheme="majorBidi" w:cstheme="majorBidi"/>
        </w:rPr>
      </w:pPr>
      <w:r w:rsidRPr="00641F3E">
        <w:rPr>
          <w:rFonts w:asciiTheme="majorBidi" w:hAnsiTheme="majorBidi" w:cstheme="majorBidi"/>
        </w:rPr>
        <w:t xml:space="preserve">20092905 </w:t>
      </w:r>
      <w:r w:rsidRPr="00641F3E">
        <w:rPr>
          <w:rFonts w:asciiTheme="majorBidi" w:hAnsiTheme="majorBidi" w:cstheme="majorBidi"/>
          <w:rtl/>
        </w:rPr>
        <w:t xml:space="preserve">  </w:t>
      </w:r>
      <w:proofErr w:type="gramStart"/>
      <w:r w:rsidRPr="00641F3E">
        <w:rPr>
          <w:rFonts w:asciiTheme="majorBidi" w:hAnsiTheme="majorBidi" w:cstheme="majorBidi" w:hint="cs"/>
          <w:rtl/>
        </w:rPr>
        <w:t>-</w:t>
      </w:r>
      <w:r w:rsidR="00B2303E" w:rsidRPr="00641F3E">
        <w:rPr>
          <w:rFonts w:asciiTheme="majorBidi" w:hAnsiTheme="majorBidi" w:cstheme="majorBidi"/>
          <w:rtl/>
        </w:rPr>
        <w:t xml:space="preserve">  </w:t>
      </w:r>
      <w:r w:rsidRPr="00641F3E">
        <w:rPr>
          <w:rFonts w:asciiTheme="majorBidi" w:hAnsiTheme="majorBidi" w:cstheme="majorBidi"/>
        </w:rPr>
        <w:t>20113798</w:t>
      </w:r>
      <w:proofErr w:type="gramEnd"/>
      <w:r w:rsidRPr="00641F3E">
        <w:rPr>
          <w:rFonts w:asciiTheme="majorBidi" w:hAnsiTheme="majorBidi" w:cstheme="majorBidi"/>
          <w:rtl/>
        </w:rPr>
        <w:t xml:space="preserve"> </w:t>
      </w:r>
    </w:p>
    <w:p w14:paraId="7436E164" w14:textId="77777777" w:rsidR="00816F3D" w:rsidRPr="00641F3E" w:rsidRDefault="00816F3D" w:rsidP="00816F3D">
      <w:pPr>
        <w:jc w:val="center"/>
        <w:rPr>
          <w:rFonts w:asciiTheme="majorBidi" w:hAnsiTheme="majorBidi" w:cstheme="majorBidi"/>
        </w:rPr>
      </w:pPr>
    </w:p>
    <w:p w14:paraId="7871ACF0"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بإشراف</w:t>
      </w:r>
    </w:p>
    <w:p w14:paraId="3C047DE1"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د. سوسن هلال</w:t>
      </w:r>
    </w:p>
    <w:p w14:paraId="135E02F9"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استاذ مساعد</w:t>
      </w:r>
    </w:p>
    <w:p w14:paraId="18A4C2F5"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جامعة البحرين</w:t>
      </w:r>
    </w:p>
    <w:p w14:paraId="03D7E2D6" w14:textId="77777777" w:rsidR="00816F3D" w:rsidRPr="00641F3E" w:rsidRDefault="00816F3D" w:rsidP="00816F3D">
      <w:pPr>
        <w:jc w:val="center"/>
        <w:rPr>
          <w:rFonts w:asciiTheme="majorBidi" w:hAnsiTheme="majorBidi" w:cstheme="majorBidi"/>
        </w:rPr>
      </w:pPr>
    </w:p>
    <w:p w14:paraId="0C25D734" w14:textId="77777777" w:rsidR="00816F3D" w:rsidRPr="00641F3E" w:rsidRDefault="00816F3D" w:rsidP="00816F3D">
      <w:pPr>
        <w:jc w:val="center"/>
        <w:rPr>
          <w:rFonts w:asciiTheme="majorBidi" w:hAnsiTheme="majorBidi" w:cstheme="majorBidi"/>
        </w:rPr>
      </w:pPr>
    </w:p>
    <w:p w14:paraId="22BDA6DB" w14:textId="77777777" w:rsidR="00816F3D" w:rsidRPr="00641F3E" w:rsidRDefault="00816F3D" w:rsidP="00816F3D">
      <w:pPr>
        <w:jc w:val="center"/>
        <w:rPr>
          <w:rFonts w:asciiTheme="majorBidi" w:hAnsiTheme="majorBidi" w:cstheme="majorBidi"/>
          <w:szCs w:val="28"/>
          <w:rtl/>
        </w:rPr>
      </w:pPr>
      <w:r w:rsidRPr="00641F3E">
        <w:rPr>
          <w:rFonts w:asciiTheme="majorBidi" w:hAnsiTheme="majorBidi" w:cstheme="majorBidi"/>
          <w:szCs w:val="28"/>
          <w:rtl/>
        </w:rPr>
        <w:t>مملكة البحرين</w:t>
      </w:r>
    </w:p>
    <w:p w14:paraId="60B6E58A" w14:textId="77777777" w:rsidR="00816F3D" w:rsidRPr="00641F3E" w:rsidRDefault="00816F3D" w:rsidP="00816F3D">
      <w:pPr>
        <w:jc w:val="center"/>
        <w:rPr>
          <w:rFonts w:asciiTheme="majorBidi" w:hAnsiTheme="majorBidi" w:cstheme="majorBidi"/>
          <w:szCs w:val="28"/>
          <w:rtl/>
          <w:lang w:bidi="ar-BH"/>
        </w:rPr>
      </w:pPr>
      <w:r w:rsidRPr="00641F3E">
        <w:rPr>
          <w:rFonts w:asciiTheme="majorBidi" w:hAnsiTheme="majorBidi" w:cstheme="majorBidi"/>
          <w:szCs w:val="28"/>
          <w:rtl/>
        </w:rPr>
        <w:t>ديسمبر 2020</w:t>
      </w:r>
    </w:p>
    <w:p w14:paraId="79D7CD25" w14:textId="77777777" w:rsidR="00816F3D" w:rsidRDefault="00816F3D" w:rsidP="00816F3D">
      <w:pPr>
        <w:spacing w:after="160" w:line="259" w:lineRule="auto"/>
        <w:rPr>
          <w:b/>
          <w:bCs w:val="0"/>
          <w:lang w:bidi="ar-BH"/>
        </w:rPr>
      </w:pPr>
    </w:p>
    <w:p w14:paraId="6390D1FF" w14:textId="15AF1C27" w:rsidR="00816F3D" w:rsidRDefault="00816F3D" w:rsidP="00816F3D">
      <w:pPr>
        <w:spacing w:after="160" w:line="259" w:lineRule="auto"/>
        <w:rPr>
          <w:b/>
          <w:bCs w:val="0"/>
          <w:lang w:bidi="ar-BH"/>
        </w:rPr>
        <w:sectPr w:rsidR="00816F3D"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3FC7DF5C" w14:textId="4EEF394B" w:rsidR="00203BE8" w:rsidRDefault="00203BE8">
      <w:pPr>
        <w:spacing w:after="160" w:line="259" w:lineRule="auto"/>
        <w:rPr>
          <w:rFonts w:eastAsiaTheme="majorEastAsia" w:cs="Times New Roman"/>
          <w:b/>
          <w:bCs w:val="0"/>
          <w:color w:val="auto"/>
          <w:spacing w:val="-10"/>
          <w:kern w:val="28"/>
          <w:sz w:val="40"/>
          <w:szCs w:val="40"/>
          <w:lang w:val="en-US"/>
        </w:rPr>
      </w:pP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B32E9D5" w:rsidR="00806020" w:rsidRPr="00806020" w:rsidRDefault="00806020">
          <w:pPr>
            <w:pStyle w:val="TOCHeading"/>
            <w:rPr>
              <w:rStyle w:val="UOB-ChapterCoverChar"/>
              <w:color w:val="auto"/>
            </w:rPr>
          </w:pPr>
          <w:r w:rsidRPr="00806020">
            <w:rPr>
              <w:rStyle w:val="UOB-ChapterCoverChar"/>
              <w:color w:val="auto"/>
            </w:rPr>
            <w:t>Table of Contents</w:t>
          </w:r>
        </w:p>
        <w:p w14:paraId="6B2D1E7D" w14:textId="68367AAC" w:rsidR="00BE6C0D"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34566" w:history="1">
            <w:r w:rsidR="00BE6C0D" w:rsidRPr="00D715EA">
              <w:rPr>
                <w:rStyle w:val="Hyperlink"/>
                <w:rFonts w:eastAsiaTheme="majorEastAsia"/>
                <w:noProof/>
              </w:rPr>
              <w:t>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One</w:t>
            </w:r>
            <w:r w:rsidR="00BE6C0D">
              <w:rPr>
                <w:noProof/>
                <w:webHidden/>
              </w:rPr>
              <w:tab/>
            </w:r>
            <w:r w:rsidR="00BE6C0D">
              <w:rPr>
                <w:noProof/>
                <w:webHidden/>
              </w:rPr>
              <w:fldChar w:fldCharType="begin"/>
            </w:r>
            <w:r w:rsidR="00BE6C0D">
              <w:rPr>
                <w:noProof/>
                <w:webHidden/>
              </w:rPr>
              <w:instrText xml:space="preserve"> PAGEREF _Toc59134566 \h </w:instrText>
            </w:r>
            <w:r w:rsidR="00BE6C0D">
              <w:rPr>
                <w:noProof/>
                <w:webHidden/>
              </w:rPr>
            </w:r>
            <w:r w:rsidR="00BE6C0D">
              <w:rPr>
                <w:noProof/>
                <w:webHidden/>
              </w:rPr>
              <w:fldChar w:fldCharType="separate"/>
            </w:r>
            <w:r w:rsidR="00BE6C0D">
              <w:rPr>
                <w:noProof/>
                <w:webHidden/>
              </w:rPr>
              <w:t>1</w:t>
            </w:r>
            <w:r w:rsidR="00BE6C0D">
              <w:rPr>
                <w:noProof/>
                <w:webHidden/>
              </w:rPr>
              <w:fldChar w:fldCharType="end"/>
            </w:r>
          </w:hyperlink>
        </w:p>
        <w:p w14:paraId="3CF7951A" w14:textId="3D18BB0E"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7" w:history="1">
            <w:r w:rsidR="00BE6C0D" w:rsidRPr="00D715EA">
              <w:rPr>
                <w:rStyle w:val="Hyperlink"/>
                <w:rFonts w:eastAsiaTheme="majorEastAsia"/>
                <w:noProof/>
                <w:lang w:val="en-US"/>
              </w:rPr>
              <w:t>1.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Introduction</w:t>
            </w:r>
            <w:r w:rsidR="00BE6C0D">
              <w:rPr>
                <w:noProof/>
                <w:webHidden/>
              </w:rPr>
              <w:tab/>
            </w:r>
            <w:r w:rsidR="00BE6C0D">
              <w:rPr>
                <w:noProof/>
                <w:webHidden/>
              </w:rPr>
              <w:fldChar w:fldCharType="begin"/>
            </w:r>
            <w:r w:rsidR="00BE6C0D">
              <w:rPr>
                <w:noProof/>
                <w:webHidden/>
              </w:rPr>
              <w:instrText xml:space="preserve"> PAGEREF _Toc59134567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011FCB4F" w14:textId="1290E440"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8" w:history="1">
            <w:r w:rsidR="00BE6C0D" w:rsidRPr="00D715EA">
              <w:rPr>
                <w:rStyle w:val="Hyperlink"/>
                <w:rFonts w:eastAsiaTheme="majorEastAsia"/>
                <w:noProof/>
                <w:lang w:val="en-US"/>
              </w:rPr>
              <w:t>1.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Problem</w:t>
            </w:r>
            <w:r w:rsidR="00BE6C0D">
              <w:rPr>
                <w:noProof/>
                <w:webHidden/>
              </w:rPr>
              <w:tab/>
            </w:r>
            <w:r w:rsidR="00BE6C0D">
              <w:rPr>
                <w:noProof/>
                <w:webHidden/>
              </w:rPr>
              <w:fldChar w:fldCharType="begin"/>
            </w:r>
            <w:r w:rsidR="00BE6C0D">
              <w:rPr>
                <w:noProof/>
                <w:webHidden/>
              </w:rPr>
              <w:instrText xml:space="preserve"> PAGEREF _Toc59134568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3BC74667" w14:textId="2163904C"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69" w:history="1">
            <w:r w:rsidR="00BE6C0D" w:rsidRPr="00D715EA">
              <w:rPr>
                <w:rStyle w:val="Hyperlink"/>
                <w:rFonts w:eastAsiaTheme="majorEastAsia"/>
                <w:noProof/>
                <w:lang w:val="en-US"/>
              </w:rPr>
              <w:t>1.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Questions</w:t>
            </w:r>
            <w:r w:rsidR="00BE6C0D">
              <w:rPr>
                <w:noProof/>
                <w:webHidden/>
              </w:rPr>
              <w:tab/>
            </w:r>
            <w:r w:rsidR="00BE6C0D">
              <w:rPr>
                <w:noProof/>
                <w:webHidden/>
              </w:rPr>
              <w:fldChar w:fldCharType="begin"/>
            </w:r>
            <w:r w:rsidR="00BE6C0D">
              <w:rPr>
                <w:noProof/>
                <w:webHidden/>
              </w:rPr>
              <w:instrText xml:space="preserve"> PAGEREF _Toc59134569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66E4B9CE" w14:textId="0ADDA36B"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0" w:history="1">
            <w:r w:rsidR="00BE6C0D" w:rsidRPr="00D715EA">
              <w:rPr>
                <w:rStyle w:val="Hyperlink"/>
                <w:rFonts w:eastAsiaTheme="majorEastAsia"/>
                <w:noProof/>
                <w:lang w:val="en-US"/>
              </w:rPr>
              <w:t>1.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Objectives</w:t>
            </w:r>
            <w:r w:rsidR="00BE6C0D">
              <w:rPr>
                <w:noProof/>
                <w:webHidden/>
              </w:rPr>
              <w:tab/>
            </w:r>
            <w:r w:rsidR="00BE6C0D">
              <w:rPr>
                <w:noProof/>
                <w:webHidden/>
              </w:rPr>
              <w:fldChar w:fldCharType="begin"/>
            </w:r>
            <w:r w:rsidR="00BE6C0D">
              <w:rPr>
                <w:noProof/>
                <w:webHidden/>
              </w:rPr>
              <w:instrText xml:space="preserve"> PAGEREF _Toc59134570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6FB8F7B6" w14:textId="6B4F0F34"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1" w:history="1">
            <w:r w:rsidR="00BE6C0D" w:rsidRPr="00D715EA">
              <w:rPr>
                <w:rStyle w:val="Hyperlink"/>
                <w:rFonts w:eastAsiaTheme="majorEastAsia"/>
                <w:noProof/>
                <w:lang w:val="en-US"/>
              </w:rPr>
              <w:t>1.5</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ignificance</w:t>
            </w:r>
            <w:r w:rsidR="00BE6C0D">
              <w:rPr>
                <w:noProof/>
                <w:webHidden/>
              </w:rPr>
              <w:tab/>
            </w:r>
            <w:r w:rsidR="00BE6C0D">
              <w:rPr>
                <w:noProof/>
                <w:webHidden/>
              </w:rPr>
              <w:fldChar w:fldCharType="begin"/>
            </w:r>
            <w:r w:rsidR="00BE6C0D">
              <w:rPr>
                <w:noProof/>
                <w:webHidden/>
              </w:rPr>
              <w:instrText xml:space="preserve"> PAGEREF _Toc59134571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26040631" w14:textId="7D09DC25"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2" w:history="1">
            <w:r w:rsidR="00BE6C0D" w:rsidRPr="00D715EA">
              <w:rPr>
                <w:rStyle w:val="Hyperlink"/>
                <w:rFonts w:eastAsiaTheme="majorEastAsia"/>
                <w:noProof/>
                <w:lang w:val="en-US"/>
              </w:rPr>
              <w:t>1.6</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etting</w:t>
            </w:r>
            <w:r w:rsidR="00BE6C0D">
              <w:rPr>
                <w:noProof/>
                <w:webHidden/>
              </w:rPr>
              <w:tab/>
            </w:r>
            <w:r w:rsidR="00BE6C0D">
              <w:rPr>
                <w:noProof/>
                <w:webHidden/>
              </w:rPr>
              <w:fldChar w:fldCharType="begin"/>
            </w:r>
            <w:r w:rsidR="00BE6C0D">
              <w:rPr>
                <w:noProof/>
                <w:webHidden/>
              </w:rPr>
              <w:instrText xml:space="preserve"> PAGEREF _Toc59134572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036E500F" w14:textId="730E570F"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3" w:history="1">
            <w:r w:rsidR="00BE6C0D" w:rsidRPr="00D715EA">
              <w:rPr>
                <w:rStyle w:val="Hyperlink"/>
                <w:rFonts w:eastAsiaTheme="majorEastAsia"/>
                <w:noProof/>
                <w:lang w:val="en-US"/>
              </w:rPr>
              <w:t>1.7</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efinition of Terms</w:t>
            </w:r>
            <w:r w:rsidR="00BE6C0D">
              <w:rPr>
                <w:noProof/>
                <w:webHidden/>
              </w:rPr>
              <w:tab/>
            </w:r>
            <w:r w:rsidR="00BE6C0D">
              <w:rPr>
                <w:noProof/>
                <w:webHidden/>
              </w:rPr>
              <w:fldChar w:fldCharType="begin"/>
            </w:r>
            <w:r w:rsidR="00BE6C0D">
              <w:rPr>
                <w:noProof/>
                <w:webHidden/>
              </w:rPr>
              <w:instrText xml:space="preserve"> PAGEREF _Toc59134573 \h </w:instrText>
            </w:r>
            <w:r w:rsidR="00BE6C0D">
              <w:rPr>
                <w:noProof/>
                <w:webHidden/>
              </w:rPr>
            </w:r>
            <w:r w:rsidR="00BE6C0D">
              <w:rPr>
                <w:noProof/>
                <w:webHidden/>
              </w:rPr>
              <w:fldChar w:fldCharType="separate"/>
            </w:r>
            <w:r w:rsidR="00BE6C0D">
              <w:rPr>
                <w:noProof/>
                <w:webHidden/>
              </w:rPr>
              <w:t>2</w:t>
            </w:r>
            <w:r w:rsidR="00BE6C0D">
              <w:rPr>
                <w:noProof/>
                <w:webHidden/>
              </w:rPr>
              <w:fldChar w:fldCharType="end"/>
            </w:r>
          </w:hyperlink>
        </w:p>
        <w:p w14:paraId="3A020327" w14:textId="6429E533" w:rsidR="00BE6C0D" w:rsidRDefault="00A46E1A">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74" w:history="1">
            <w:r w:rsidR="00BE6C0D" w:rsidRPr="00D715EA">
              <w:rPr>
                <w:rStyle w:val="Hyperlink"/>
                <w:rFonts w:eastAsiaTheme="majorEastAsia"/>
                <w:noProof/>
              </w:rPr>
              <w:t>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Two</w:t>
            </w:r>
            <w:r w:rsidR="00BE6C0D">
              <w:rPr>
                <w:noProof/>
                <w:webHidden/>
              </w:rPr>
              <w:tab/>
            </w:r>
            <w:r w:rsidR="00BE6C0D">
              <w:rPr>
                <w:noProof/>
                <w:webHidden/>
              </w:rPr>
              <w:fldChar w:fldCharType="begin"/>
            </w:r>
            <w:r w:rsidR="00BE6C0D">
              <w:rPr>
                <w:noProof/>
                <w:webHidden/>
              </w:rPr>
              <w:instrText xml:space="preserve"> PAGEREF _Toc59134574 \h </w:instrText>
            </w:r>
            <w:r w:rsidR="00BE6C0D">
              <w:rPr>
                <w:noProof/>
                <w:webHidden/>
              </w:rPr>
            </w:r>
            <w:r w:rsidR="00BE6C0D">
              <w:rPr>
                <w:noProof/>
                <w:webHidden/>
              </w:rPr>
              <w:fldChar w:fldCharType="separate"/>
            </w:r>
            <w:r w:rsidR="00BE6C0D">
              <w:rPr>
                <w:noProof/>
                <w:webHidden/>
              </w:rPr>
              <w:t>3</w:t>
            </w:r>
            <w:r w:rsidR="00BE6C0D">
              <w:rPr>
                <w:noProof/>
                <w:webHidden/>
              </w:rPr>
              <w:fldChar w:fldCharType="end"/>
            </w:r>
          </w:hyperlink>
        </w:p>
        <w:p w14:paraId="7A3FAF61" w14:textId="2D7F364B"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5" w:history="1">
            <w:r w:rsidR="00BE6C0D" w:rsidRPr="00D715EA">
              <w:rPr>
                <w:rStyle w:val="Hyperlink"/>
                <w:rFonts w:eastAsiaTheme="majorEastAsia"/>
                <w:noProof/>
                <w:lang w:val="en-US"/>
              </w:rPr>
              <w:t>2.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iterature Review</w:t>
            </w:r>
            <w:r w:rsidR="00BE6C0D">
              <w:rPr>
                <w:noProof/>
                <w:webHidden/>
              </w:rPr>
              <w:tab/>
            </w:r>
            <w:r w:rsidR="00BE6C0D">
              <w:rPr>
                <w:noProof/>
                <w:webHidden/>
              </w:rPr>
              <w:fldChar w:fldCharType="begin"/>
            </w:r>
            <w:r w:rsidR="00BE6C0D">
              <w:rPr>
                <w:noProof/>
                <w:webHidden/>
              </w:rPr>
              <w:instrText xml:space="preserve"> PAGEREF _Toc59134575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78380FA0" w14:textId="4B1C44FC"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6" w:history="1">
            <w:r w:rsidR="00BE6C0D" w:rsidRPr="00D715EA">
              <w:rPr>
                <w:rStyle w:val="Hyperlink"/>
                <w:rFonts w:eastAsiaTheme="majorEastAsia"/>
                <w:noProof/>
                <w:lang w:val="en-US"/>
              </w:rPr>
              <w:t>2.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Theoretical Framework</w:t>
            </w:r>
            <w:r w:rsidR="00BE6C0D">
              <w:rPr>
                <w:noProof/>
                <w:webHidden/>
              </w:rPr>
              <w:tab/>
            </w:r>
            <w:r w:rsidR="00BE6C0D">
              <w:rPr>
                <w:noProof/>
                <w:webHidden/>
              </w:rPr>
              <w:fldChar w:fldCharType="begin"/>
            </w:r>
            <w:r w:rsidR="00BE6C0D">
              <w:rPr>
                <w:noProof/>
                <w:webHidden/>
              </w:rPr>
              <w:instrText xml:space="preserve"> PAGEREF _Toc59134576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19BC62D7" w14:textId="1C5B6869"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7" w:history="1">
            <w:r w:rsidR="00BE6C0D" w:rsidRPr="00D715EA">
              <w:rPr>
                <w:rStyle w:val="Hyperlink"/>
                <w:rFonts w:eastAsiaTheme="majorEastAsia"/>
                <w:noProof/>
                <w:lang w:val="en-US"/>
              </w:rPr>
              <w:t>2.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Hypothesis</w:t>
            </w:r>
            <w:r w:rsidR="00BE6C0D">
              <w:rPr>
                <w:noProof/>
                <w:webHidden/>
              </w:rPr>
              <w:tab/>
            </w:r>
            <w:r w:rsidR="00BE6C0D">
              <w:rPr>
                <w:noProof/>
                <w:webHidden/>
              </w:rPr>
              <w:fldChar w:fldCharType="begin"/>
            </w:r>
            <w:r w:rsidR="00BE6C0D">
              <w:rPr>
                <w:noProof/>
                <w:webHidden/>
              </w:rPr>
              <w:instrText xml:space="preserve"> PAGEREF _Toc59134577 \h </w:instrText>
            </w:r>
            <w:r w:rsidR="00BE6C0D">
              <w:rPr>
                <w:noProof/>
                <w:webHidden/>
              </w:rPr>
            </w:r>
            <w:r w:rsidR="00BE6C0D">
              <w:rPr>
                <w:noProof/>
                <w:webHidden/>
              </w:rPr>
              <w:fldChar w:fldCharType="separate"/>
            </w:r>
            <w:r w:rsidR="00BE6C0D">
              <w:rPr>
                <w:noProof/>
                <w:webHidden/>
              </w:rPr>
              <w:t>4</w:t>
            </w:r>
            <w:r w:rsidR="00BE6C0D">
              <w:rPr>
                <w:noProof/>
                <w:webHidden/>
              </w:rPr>
              <w:fldChar w:fldCharType="end"/>
            </w:r>
          </w:hyperlink>
        </w:p>
        <w:p w14:paraId="6B28935E" w14:textId="74309983" w:rsidR="00BE6C0D" w:rsidRDefault="00A46E1A">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78" w:history="1">
            <w:r w:rsidR="00BE6C0D" w:rsidRPr="00D715EA">
              <w:rPr>
                <w:rStyle w:val="Hyperlink"/>
                <w:rFonts w:eastAsiaTheme="majorEastAsia"/>
                <w:noProof/>
              </w:rPr>
              <w:t>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Three</w:t>
            </w:r>
            <w:r w:rsidR="00BE6C0D">
              <w:rPr>
                <w:noProof/>
                <w:webHidden/>
              </w:rPr>
              <w:tab/>
            </w:r>
            <w:r w:rsidR="00BE6C0D">
              <w:rPr>
                <w:noProof/>
                <w:webHidden/>
              </w:rPr>
              <w:fldChar w:fldCharType="begin"/>
            </w:r>
            <w:r w:rsidR="00BE6C0D">
              <w:rPr>
                <w:noProof/>
                <w:webHidden/>
              </w:rPr>
              <w:instrText xml:space="preserve"> PAGEREF _Toc59134578 \h </w:instrText>
            </w:r>
            <w:r w:rsidR="00BE6C0D">
              <w:rPr>
                <w:noProof/>
                <w:webHidden/>
              </w:rPr>
            </w:r>
            <w:r w:rsidR="00BE6C0D">
              <w:rPr>
                <w:noProof/>
                <w:webHidden/>
              </w:rPr>
              <w:fldChar w:fldCharType="separate"/>
            </w:r>
            <w:r w:rsidR="00BE6C0D">
              <w:rPr>
                <w:noProof/>
                <w:webHidden/>
              </w:rPr>
              <w:t>5</w:t>
            </w:r>
            <w:r w:rsidR="00BE6C0D">
              <w:rPr>
                <w:noProof/>
                <w:webHidden/>
              </w:rPr>
              <w:fldChar w:fldCharType="end"/>
            </w:r>
          </w:hyperlink>
        </w:p>
        <w:p w14:paraId="0EAA5F02" w14:textId="3232999B"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79" w:history="1">
            <w:r w:rsidR="00BE6C0D" w:rsidRPr="00D715EA">
              <w:rPr>
                <w:rStyle w:val="Hyperlink"/>
                <w:rFonts w:eastAsiaTheme="majorEastAsia"/>
                <w:noProof/>
                <w:lang w:val="en-US"/>
              </w:rPr>
              <w:t>3.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Methodology</w:t>
            </w:r>
            <w:r w:rsidR="00BE6C0D">
              <w:rPr>
                <w:noProof/>
                <w:webHidden/>
              </w:rPr>
              <w:tab/>
            </w:r>
            <w:r w:rsidR="00BE6C0D">
              <w:rPr>
                <w:noProof/>
                <w:webHidden/>
              </w:rPr>
              <w:fldChar w:fldCharType="begin"/>
            </w:r>
            <w:r w:rsidR="00BE6C0D">
              <w:rPr>
                <w:noProof/>
                <w:webHidden/>
              </w:rPr>
              <w:instrText xml:space="preserve"> PAGEREF _Toc59134579 \h </w:instrText>
            </w:r>
            <w:r w:rsidR="00BE6C0D">
              <w:rPr>
                <w:noProof/>
                <w:webHidden/>
              </w:rPr>
            </w:r>
            <w:r w:rsidR="00BE6C0D">
              <w:rPr>
                <w:noProof/>
                <w:webHidden/>
              </w:rPr>
              <w:fldChar w:fldCharType="separate"/>
            </w:r>
            <w:r w:rsidR="00BE6C0D">
              <w:rPr>
                <w:noProof/>
                <w:webHidden/>
              </w:rPr>
              <w:t>6</w:t>
            </w:r>
            <w:r w:rsidR="00BE6C0D">
              <w:rPr>
                <w:noProof/>
                <w:webHidden/>
              </w:rPr>
              <w:fldChar w:fldCharType="end"/>
            </w:r>
          </w:hyperlink>
        </w:p>
        <w:p w14:paraId="390B8BE5" w14:textId="44BE63D8"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0" w:history="1">
            <w:r w:rsidR="00BE6C0D" w:rsidRPr="00D715EA">
              <w:rPr>
                <w:rStyle w:val="Hyperlink"/>
                <w:rFonts w:eastAsiaTheme="majorEastAsia"/>
                <w:noProof/>
                <w:lang w:val="en-US"/>
              </w:rPr>
              <w:t>3.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Population</w:t>
            </w:r>
            <w:r w:rsidR="00BE6C0D">
              <w:rPr>
                <w:noProof/>
                <w:webHidden/>
              </w:rPr>
              <w:tab/>
            </w:r>
            <w:r w:rsidR="00BE6C0D">
              <w:rPr>
                <w:noProof/>
                <w:webHidden/>
              </w:rPr>
              <w:fldChar w:fldCharType="begin"/>
            </w:r>
            <w:r w:rsidR="00BE6C0D">
              <w:rPr>
                <w:noProof/>
                <w:webHidden/>
              </w:rPr>
              <w:instrText xml:space="preserve"> PAGEREF _Toc59134580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0B02A490" w14:textId="49BC9748"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1" w:history="1">
            <w:r w:rsidR="00BE6C0D" w:rsidRPr="00D715EA">
              <w:rPr>
                <w:rStyle w:val="Hyperlink"/>
                <w:rFonts w:eastAsiaTheme="majorEastAsia"/>
                <w:noProof/>
                <w:lang w:val="en-US"/>
              </w:rPr>
              <w:t>3.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earch Study Tools</w:t>
            </w:r>
            <w:r w:rsidR="00BE6C0D">
              <w:rPr>
                <w:noProof/>
                <w:webHidden/>
              </w:rPr>
              <w:tab/>
            </w:r>
            <w:r w:rsidR="00BE6C0D">
              <w:rPr>
                <w:noProof/>
                <w:webHidden/>
              </w:rPr>
              <w:fldChar w:fldCharType="begin"/>
            </w:r>
            <w:r w:rsidR="00BE6C0D">
              <w:rPr>
                <w:noProof/>
                <w:webHidden/>
              </w:rPr>
              <w:instrText xml:space="preserve"> PAGEREF _Toc59134581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7F6FF004" w14:textId="06D7BE84" w:rsidR="00BE6C0D" w:rsidRDefault="00A46E1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2" w:history="1">
            <w:r w:rsidR="00BE6C0D" w:rsidRPr="00D715EA">
              <w:rPr>
                <w:rStyle w:val="Hyperlink"/>
                <w:rFonts w:eastAsiaTheme="majorEastAsia"/>
                <w:noProof/>
                <w:lang w:val="en-US"/>
              </w:rPr>
              <w:t>3.3.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ata and Variable Extraction</w:t>
            </w:r>
            <w:r w:rsidR="00BE6C0D">
              <w:rPr>
                <w:noProof/>
                <w:webHidden/>
              </w:rPr>
              <w:tab/>
            </w:r>
            <w:r w:rsidR="00BE6C0D">
              <w:rPr>
                <w:noProof/>
                <w:webHidden/>
              </w:rPr>
              <w:fldChar w:fldCharType="begin"/>
            </w:r>
            <w:r w:rsidR="00BE6C0D">
              <w:rPr>
                <w:noProof/>
                <w:webHidden/>
              </w:rPr>
              <w:instrText xml:space="preserve"> PAGEREF _Toc59134582 \h </w:instrText>
            </w:r>
            <w:r w:rsidR="00BE6C0D">
              <w:rPr>
                <w:noProof/>
                <w:webHidden/>
              </w:rPr>
            </w:r>
            <w:r w:rsidR="00BE6C0D">
              <w:rPr>
                <w:noProof/>
                <w:webHidden/>
              </w:rPr>
              <w:fldChar w:fldCharType="separate"/>
            </w:r>
            <w:r w:rsidR="00BE6C0D">
              <w:rPr>
                <w:noProof/>
                <w:webHidden/>
              </w:rPr>
              <w:t>8</w:t>
            </w:r>
            <w:r w:rsidR="00BE6C0D">
              <w:rPr>
                <w:noProof/>
                <w:webHidden/>
              </w:rPr>
              <w:fldChar w:fldCharType="end"/>
            </w:r>
          </w:hyperlink>
        </w:p>
        <w:p w14:paraId="0457C324" w14:textId="0A10F2B7" w:rsidR="00BE6C0D" w:rsidRDefault="00A46E1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3" w:history="1">
            <w:r w:rsidR="00BE6C0D" w:rsidRPr="00D715EA">
              <w:rPr>
                <w:rStyle w:val="Hyperlink"/>
                <w:rFonts w:eastAsiaTheme="majorEastAsia"/>
                <w:noProof/>
                <w:lang w:val="en-US"/>
              </w:rPr>
              <w:t>3.3.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Other Study Tools</w:t>
            </w:r>
            <w:r w:rsidR="00BE6C0D">
              <w:rPr>
                <w:noProof/>
                <w:webHidden/>
              </w:rPr>
              <w:tab/>
            </w:r>
            <w:r w:rsidR="00BE6C0D">
              <w:rPr>
                <w:noProof/>
                <w:webHidden/>
              </w:rPr>
              <w:fldChar w:fldCharType="begin"/>
            </w:r>
            <w:r w:rsidR="00BE6C0D">
              <w:rPr>
                <w:noProof/>
                <w:webHidden/>
              </w:rPr>
              <w:instrText xml:space="preserve"> PAGEREF _Toc59134583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35E5EEF5" w14:textId="1E3B918C"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4" w:history="1">
            <w:r w:rsidR="00BE6C0D" w:rsidRPr="00D715EA">
              <w:rPr>
                <w:rStyle w:val="Hyperlink"/>
                <w:rFonts w:eastAsiaTheme="majorEastAsia"/>
                <w:noProof/>
                <w:lang w:val="en-US"/>
              </w:rPr>
              <w:t>3.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ata Collection and Procedures</w:t>
            </w:r>
            <w:r w:rsidR="00BE6C0D">
              <w:rPr>
                <w:noProof/>
                <w:webHidden/>
              </w:rPr>
              <w:tab/>
            </w:r>
            <w:r w:rsidR="00BE6C0D">
              <w:rPr>
                <w:noProof/>
                <w:webHidden/>
              </w:rPr>
              <w:fldChar w:fldCharType="begin"/>
            </w:r>
            <w:r w:rsidR="00BE6C0D">
              <w:rPr>
                <w:noProof/>
                <w:webHidden/>
              </w:rPr>
              <w:instrText xml:space="preserve"> PAGEREF _Toc59134584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510CED4B" w14:textId="0F1F1469"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5" w:history="1">
            <w:r w:rsidR="00BE6C0D" w:rsidRPr="00D715EA">
              <w:rPr>
                <w:rStyle w:val="Hyperlink"/>
                <w:rFonts w:eastAsiaTheme="majorEastAsia"/>
                <w:noProof/>
                <w:lang w:val="en-US"/>
              </w:rPr>
              <w:t>3.5</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Statistical Analysis Approach</w:t>
            </w:r>
            <w:r w:rsidR="00BE6C0D">
              <w:rPr>
                <w:noProof/>
                <w:webHidden/>
              </w:rPr>
              <w:tab/>
            </w:r>
            <w:r w:rsidR="00BE6C0D">
              <w:rPr>
                <w:noProof/>
                <w:webHidden/>
              </w:rPr>
              <w:fldChar w:fldCharType="begin"/>
            </w:r>
            <w:r w:rsidR="00BE6C0D">
              <w:rPr>
                <w:noProof/>
                <w:webHidden/>
              </w:rPr>
              <w:instrText xml:space="preserve"> PAGEREF _Toc59134585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77F82A3D" w14:textId="2EF043DE" w:rsidR="00BE6C0D" w:rsidRDefault="00A46E1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6" w:history="1">
            <w:r w:rsidR="00BE6C0D" w:rsidRPr="00D715EA">
              <w:rPr>
                <w:rStyle w:val="Hyperlink"/>
                <w:rFonts w:eastAsiaTheme="majorEastAsia"/>
                <w:noProof/>
                <w:lang w:val="en-US"/>
              </w:rPr>
              <w:t>3.5.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VID-19 Prediction Model</w:t>
            </w:r>
            <w:r w:rsidR="00BE6C0D">
              <w:rPr>
                <w:noProof/>
                <w:webHidden/>
              </w:rPr>
              <w:tab/>
            </w:r>
            <w:r w:rsidR="00BE6C0D">
              <w:rPr>
                <w:noProof/>
                <w:webHidden/>
              </w:rPr>
              <w:fldChar w:fldCharType="begin"/>
            </w:r>
            <w:r w:rsidR="00BE6C0D">
              <w:rPr>
                <w:noProof/>
                <w:webHidden/>
              </w:rPr>
              <w:instrText xml:space="preserve"> PAGEREF _Toc59134586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067957C1" w14:textId="4285D187" w:rsidR="00BE6C0D" w:rsidRDefault="00A46E1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87" w:history="1">
            <w:r w:rsidR="00BE6C0D" w:rsidRPr="00D715EA">
              <w:rPr>
                <w:rStyle w:val="Hyperlink"/>
                <w:rFonts w:eastAsiaTheme="majorEastAsia"/>
                <w:noProof/>
                <w:lang w:val="en-US"/>
              </w:rPr>
              <w:t>3.5.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Statistical Calculation of Study Factors</w:t>
            </w:r>
            <w:r w:rsidR="00BE6C0D">
              <w:rPr>
                <w:noProof/>
                <w:webHidden/>
              </w:rPr>
              <w:tab/>
            </w:r>
            <w:r w:rsidR="00BE6C0D">
              <w:rPr>
                <w:noProof/>
                <w:webHidden/>
              </w:rPr>
              <w:fldChar w:fldCharType="begin"/>
            </w:r>
            <w:r w:rsidR="00BE6C0D">
              <w:rPr>
                <w:noProof/>
                <w:webHidden/>
              </w:rPr>
              <w:instrText xml:space="preserve"> PAGEREF _Toc59134587 \h </w:instrText>
            </w:r>
            <w:r w:rsidR="00BE6C0D">
              <w:rPr>
                <w:noProof/>
                <w:webHidden/>
              </w:rPr>
            </w:r>
            <w:r w:rsidR="00BE6C0D">
              <w:rPr>
                <w:noProof/>
                <w:webHidden/>
              </w:rPr>
              <w:fldChar w:fldCharType="separate"/>
            </w:r>
            <w:r w:rsidR="00BE6C0D">
              <w:rPr>
                <w:noProof/>
                <w:webHidden/>
              </w:rPr>
              <w:t>11</w:t>
            </w:r>
            <w:r w:rsidR="00BE6C0D">
              <w:rPr>
                <w:noProof/>
                <w:webHidden/>
              </w:rPr>
              <w:fldChar w:fldCharType="end"/>
            </w:r>
          </w:hyperlink>
        </w:p>
        <w:p w14:paraId="782848AC" w14:textId="2B6ADAE5" w:rsidR="00BE6C0D" w:rsidRDefault="00A46E1A">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4588" w:history="1">
            <w:r w:rsidR="00BE6C0D" w:rsidRPr="00D715EA">
              <w:rPr>
                <w:rStyle w:val="Hyperlink"/>
                <w:rFonts w:eastAsiaTheme="majorEastAsia"/>
                <w:noProof/>
              </w:rPr>
              <w:t>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rPr>
              <w:t>Chapter Four</w:t>
            </w:r>
            <w:r w:rsidR="00BE6C0D">
              <w:rPr>
                <w:noProof/>
                <w:webHidden/>
              </w:rPr>
              <w:tab/>
            </w:r>
            <w:r w:rsidR="00BE6C0D">
              <w:rPr>
                <w:noProof/>
                <w:webHidden/>
              </w:rPr>
              <w:fldChar w:fldCharType="begin"/>
            </w:r>
            <w:r w:rsidR="00BE6C0D">
              <w:rPr>
                <w:noProof/>
                <w:webHidden/>
              </w:rPr>
              <w:instrText xml:space="preserve"> PAGEREF _Toc59134588 \h </w:instrText>
            </w:r>
            <w:r w:rsidR="00BE6C0D">
              <w:rPr>
                <w:noProof/>
                <w:webHidden/>
              </w:rPr>
            </w:r>
            <w:r w:rsidR="00BE6C0D">
              <w:rPr>
                <w:noProof/>
                <w:webHidden/>
              </w:rPr>
              <w:fldChar w:fldCharType="separate"/>
            </w:r>
            <w:r w:rsidR="00BE6C0D">
              <w:rPr>
                <w:noProof/>
                <w:webHidden/>
              </w:rPr>
              <w:t>15</w:t>
            </w:r>
            <w:r w:rsidR="00BE6C0D">
              <w:rPr>
                <w:noProof/>
                <w:webHidden/>
              </w:rPr>
              <w:fldChar w:fldCharType="end"/>
            </w:r>
          </w:hyperlink>
        </w:p>
        <w:p w14:paraId="3C78EC37" w14:textId="7541D0C8"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89" w:history="1">
            <w:r w:rsidR="00BE6C0D" w:rsidRPr="00D715EA">
              <w:rPr>
                <w:rStyle w:val="Hyperlink"/>
                <w:rFonts w:eastAsiaTheme="majorEastAsia"/>
                <w:noProof/>
                <w:lang w:val="en-US"/>
              </w:rPr>
              <w:t>4.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sults</w:t>
            </w:r>
            <w:r w:rsidR="00BE6C0D">
              <w:rPr>
                <w:noProof/>
                <w:webHidden/>
              </w:rPr>
              <w:tab/>
            </w:r>
            <w:r w:rsidR="00BE6C0D">
              <w:rPr>
                <w:noProof/>
                <w:webHidden/>
              </w:rPr>
              <w:fldChar w:fldCharType="begin"/>
            </w:r>
            <w:r w:rsidR="00BE6C0D">
              <w:rPr>
                <w:noProof/>
                <w:webHidden/>
              </w:rPr>
              <w:instrText xml:space="preserve"> PAGEREF _Toc59134589 \h </w:instrText>
            </w:r>
            <w:r w:rsidR="00BE6C0D">
              <w:rPr>
                <w:noProof/>
                <w:webHidden/>
              </w:rPr>
            </w:r>
            <w:r w:rsidR="00BE6C0D">
              <w:rPr>
                <w:noProof/>
                <w:webHidden/>
              </w:rPr>
              <w:fldChar w:fldCharType="separate"/>
            </w:r>
            <w:r w:rsidR="00BE6C0D">
              <w:rPr>
                <w:noProof/>
                <w:webHidden/>
              </w:rPr>
              <w:t>16</w:t>
            </w:r>
            <w:r w:rsidR="00BE6C0D">
              <w:rPr>
                <w:noProof/>
                <w:webHidden/>
              </w:rPr>
              <w:fldChar w:fldCharType="end"/>
            </w:r>
          </w:hyperlink>
        </w:p>
        <w:p w14:paraId="060ACC08" w14:textId="0D1E694E" w:rsidR="00BE6C0D" w:rsidRDefault="00A46E1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0" w:history="1">
            <w:r w:rsidR="00BE6C0D" w:rsidRPr="00D715EA">
              <w:rPr>
                <w:rStyle w:val="Hyperlink"/>
                <w:rFonts w:eastAsiaTheme="majorEastAsia"/>
                <w:noProof/>
                <w:lang w:val="en-US"/>
              </w:rPr>
              <w:t>4.1.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Initial Data Observations</w:t>
            </w:r>
            <w:r w:rsidR="00BE6C0D">
              <w:rPr>
                <w:noProof/>
                <w:webHidden/>
              </w:rPr>
              <w:tab/>
            </w:r>
            <w:r w:rsidR="00BE6C0D">
              <w:rPr>
                <w:noProof/>
                <w:webHidden/>
              </w:rPr>
              <w:fldChar w:fldCharType="begin"/>
            </w:r>
            <w:r w:rsidR="00BE6C0D">
              <w:rPr>
                <w:noProof/>
                <w:webHidden/>
              </w:rPr>
              <w:instrText xml:space="preserve"> PAGEREF _Toc59134590 \h </w:instrText>
            </w:r>
            <w:r w:rsidR="00BE6C0D">
              <w:rPr>
                <w:noProof/>
                <w:webHidden/>
              </w:rPr>
            </w:r>
            <w:r w:rsidR="00BE6C0D">
              <w:rPr>
                <w:noProof/>
                <w:webHidden/>
              </w:rPr>
              <w:fldChar w:fldCharType="separate"/>
            </w:r>
            <w:r w:rsidR="00BE6C0D">
              <w:rPr>
                <w:noProof/>
                <w:webHidden/>
              </w:rPr>
              <w:t>16</w:t>
            </w:r>
            <w:r w:rsidR="00BE6C0D">
              <w:rPr>
                <w:noProof/>
                <w:webHidden/>
              </w:rPr>
              <w:fldChar w:fldCharType="end"/>
            </w:r>
          </w:hyperlink>
        </w:p>
        <w:p w14:paraId="6741FE69" w14:textId="3E073A5C" w:rsidR="00BE6C0D" w:rsidRDefault="00A46E1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1" w:history="1">
            <w:r w:rsidR="00BE6C0D" w:rsidRPr="00D715EA">
              <w:rPr>
                <w:rStyle w:val="Hyperlink"/>
                <w:rFonts w:eastAsiaTheme="majorEastAsia"/>
                <w:noProof/>
                <w:lang w:val="en-US"/>
              </w:rPr>
              <w:t>4.1.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ogistic Growth Model Predictions</w:t>
            </w:r>
            <w:r w:rsidR="00BE6C0D">
              <w:rPr>
                <w:noProof/>
                <w:webHidden/>
              </w:rPr>
              <w:tab/>
            </w:r>
            <w:r w:rsidR="00BE6C0D">
              <w:rPr>
                <w:noProof/>
                <w:webHidden/>
              </w:rPr>
              <w:fldChar w:fldCharType="begin"/>
            </w:r>
            <w:r w:rsidR="00BE6C0D">
              <w:rPr>
                <w:noProof/>
                <w:webHidden/>
              </w:rPr>
              <w:instrText xml:space="preserve"> PAGEREF _Toc59134591 \h </w:instrText>
            </w:r>
            <w:r w:rsidR="00BE6C0D">
              <w:rPr>
                <w:noProof/>
                <w:webHidden/>
              </w:rPr>
            </w:r>
            <w:r w:rsidR="00BE6C0D">
              <w:rPr>
                <w:noProof/>
                <w:webHidden/>
              </w:rPr>
              <w:fldChar w:fldCharType="separate"/>
            </w:r>
            <w:r w:rsidR="00BE6C0D">
              <w:rPr>
                <w:noProof/>
                <w:webHidden/>
              </w:rPr>
              <w:t>17</w:t>
            </w:r>
            <w:r w:rsidR="00BE6C0D">
              <w:rPr>
                <w:noProof/>
                <w:webHidden/>
              </w:rPr>
              <w:fldChar w:fldCharType="end"/>
            </w:r>
          </w:hyperlink>
        </w:p>
        <w:p w14:paraId="69C9E220" w14:textId="608A88AE" w:rsidR="00BE6C0D" w:rsidRDefault="00A46E1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2" w:history="1">
            <w:r w:rsidR="00BE6C0D" w:rsidRPr="00D715EA">
              <w:rPr>
                <w:rStyle w:val="Hyperlink"/>
                <w:rFonts w:eastAsiaTheme="majorEastAsia"/>
                <w:noProof/>
                <w:lang w:val="en-US"/>
              </w:rPr>
              <w:t>4.1.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nsideration Other Factors Affecting Bed Capacity</w:t>
            </w:r>
            <w:r w:rsidR="00BE6C0D">
              <w:rPr>
                <w:noProof/>
                <w:webHidden/>
              </w:rPr>
              <w:tab/>
            </w:r>
            <w:r w:rsidR="00BE6C0D">
              <w:rPr>
                <w:noProof/>
                <w:webHidden/>
              </w:rPr>
              <w:fldChar w:fldCharType="begin"/>
            </w:r>
            <w:r w:rsidR="00BE6C0D">
              <w:rPr>
                <w:noProof/>
                <w:webHidden/>
              </w:rPr>
              <w:instrText xml:space="preserve"> PAGEREF _Toc59134592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00F4D99E" w14:textId="641E5F94"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3" w:history="1">
            <w:r w:rsidR="00BE6C0D" w:rsidRPr="00D715EA">
              <w:rPr>
                <w:rStyle w:val="Hyperlink"/>
                <w:rFonts w:eastAsiaTheme="majorEastAsia"/>
                <w:noProof/>
                <w:lang w:val="en-US"/>
              </w:rPr>
              <w:t>4.2</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Discussion</w:t>
            </w:r>
            <w:r w:rsidR="00BE6C0D">
              <w:rPr>
                <w:noProof/>
                <w:webHidden/>
              </w:rPr>
              <w:tab/>
            </w:r>
            <w:r w:rsidR="00BE6C0D">
              <w:rPr>
                <w:noProof/>
                <w:webHidden/>
              </w:rPr>
              <w:fldChar w:fldCharType="begin"/>
            </w:r>
            <w:r w:rsidR="00BE6C0D">
              <w:rPr>
                <w:noProof/>
                <w:webHidden/>
              </w:rPr>
              <w:instrText xml:space="preserve"> PAGEREF _Toc59134593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4C4D3CC4" w14:textId="2FDA0E83"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4" w:history="1">
            <w:r w:rsidR="00BE6C0D" w:rsidRPr="00D715EA">
              <w:rPr>
                <w:rStyle w:val="Hyperlink"/>
                <w:rFonts w:eastAsiaTheme="majorEastAsia"/>
                <w:noProof/>
                <w:lang w:val="en-US"/>
              </w:rPr>
              <w:t>4.3</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Conclusion</w:t>
            </w:r>
            <w:r w:rsidR="00BE6C0D">
              <w:rPr>
                <w:noProof/>
                <w:webHidden/>
              </w:rPr>
              <w:tab/>
            </w:r>
            <w:r w:rsidR="00BE6C0D">
              <w:rPr>
                <w:noProof/>
                <w:webHidden/>
              </w:rPr>
              <w:fldChar w:fldCharType="begin"/>
            </w:r>
            <w:r w:rsidR="00BE6C0D">
              <w:rPr>
                <w:noProof/>
                <w:webHidden/>
              </w:rPr>
              <w:instrText xml:space="preserve"> PAGEREF _Toc59134594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4A211826" w14:textId="203125A1" w:rsidR="00BE6C0D" w:rsidRDefault="00A46E1A">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4595" w:history="1">
            <w:r w:rsidR="00BE6C0D" w:rsidRPr="00D715EA">
              <w:rPr>
                <w:rStyle w:val="Hyperlink"/>
                <w:rFonts w:eastAsiaTheme="majorEastAsia"/>
                <w:noProof/>
                <w:lang w:val="en-US"/>
              </w:rPr>
              <w:t>4.4</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Recommendations and Limitations</w:t>
            </w:r>
            <w:r w:rsidR="00BE6C0D">
              <w:rPr>
                <w:noProof/>
                <w:webHidden/>
              </w:rPr>
              <w:tab/>
            </w:r>
            <w:r w:rsidR="00BE6C0D">
              <w:rPr>
                <w:noProof/>
                <w:webHidden/>
              </w:rPr>
              <w:fldChar w:fldCharType="begin"/>
            </w:r>
            <w:r w:rsidR="00BE6C0D">
              <w:rPr>
                <w:noProof/>
                <w:webHidden/>
              </w:rPr>
              <w:instrText xml:space="preserve"> PAGEREF _Toc59134595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72A85327" w14:textId="5B4EAD13" w:rsidR="00BE6C0D" w:rsidRDefault="00A46E1A">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4596" w:history="1">
            <w:r w:rsidR="00BE6C0D" w:rsidRPr="00D715EA">
              <w:rPr>
                <w:rStyle w:val="Hyperlink"/>
                <w:rFonts w:eastAsiaTheme="majorEastAsia"/>
                <w:noProof/>
                <w:lang w:val="en-US"/>
              </w:rPr>
              <w:t>4.4.1</w:t>
            </w:r>
            <w:r w:rsidR="00BE6C0D">
              <w:rPr>
                <w:rFonts w:asciiTheme="minorHAnsi" w:eastAsiaTheme="minorEastAsia" w:hAnsiTheme="minorHAnsi" w:cstheme="minorBidi"/>
                <w:bCs w:val="0"/>
                <w:noProof/>
                <w:color w:val="auto"/>
                <w:sz w:val="22"/>
                <w:szCs w:val="22"/>
                <w:lang w:eastAsia="en-GB"/>
              </w:rPr>
              <w:tab/>
            </w:r>
            <w:r w:rsidR="00BE6C0D" w:rsidRPr="00D715EA">
              <w:rPr>
                <w:rStyle w:val="Hyperlink"/>
                <w:rFonts w:eastAsiaTheme="majorEastAsia"/>
                <w:noProof/>
                <w:lang w:val="en-US"/>
              </w:rPr>
              <w:t>Limitations</w:t>
            </w:r>
            <w:r w:rsidR="00BE6C0D">
              <w:rPr>
                <w:noProof/>
                <w:webHidden/>
              </w:rPr>
              <w:tab/>
            </w:r>
            <w:r w:rsidR="00BE6C0D">
              <w:rPr>
                <w:noProof/>
                <w:webHidden/>
              </w:rPr>
              <w:fldChar w:fldCharType="begin"/>
            </w:r>
            <w:r w:rsidR="00BE6C0D">
              <w:rPr>
                <w:noProof/>
                <w:webHidden/>
              </w:rPr>
              <w:instrText xml:space="preserve"> PAGEREF _Toc59134596 \h </w:instrText>
            </w:r>
            <w:r w:rsidR="00BE6C0D">
              <w:rPr>
                <w:noProof/>
                <w:webHidden/>
              </w:rPr>
            </w:r>
            <w:r w:rsidR="00BE6C0D">
              <w:rPr>
                <w:noProof/>
                <w:webHidden/>
              </w:rPr>
              <w:fldChar w:fldCharType="separate"/>
            </w:r>
            <w:r w:rsidR="00BE6C0D">
              <w:rPr>
                <w:noProof/>
                <w:webHidden/>
              </w:rPr>
              <w:t>20</w:t>
            </w:r>
            <w:r w:rsidR="00BE6C0D">
              <w:rPr>
                <w:noProof/>
                <w:webHidden/>
              </w:rPr>
              <w:fldChar w:fldCharType="end"/>
            </w:r>
          </w:hyperlink>
        </w:p>
        <w:p w14:paraId="3E8AE7D8" w14:textId="3573F3ED" w:rsidR="00BE6C0D" w:rsidRDefault="00A46E1A">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34597" w:history="1">
            <w:r w:rsidR="00BE6C0D" w:rsidRPr="00D715EA">
              <w:rPr>
                <w:rStyle w:val="Hyperlink"/>
                <w:rFonts w:eastAsiaTheme="majorEastAsia"/>
                <w:noProof/>
              </w:rPr>
              <w:t>References</w:t>
            </w:r>
            <w:r w:rsidR="00BE6C0D">
              <w:rPr>
                <w:noProof/>
                <w:webHidden/>
              </w:rPr>
              <w:tab/>
            </w:r>
            <w:r w:rsidR="00BE6C0D">
              <w:rPr>
                <w:noProof/>
                <w:webHidden/>
              </w:rPr>
              <w:fldChar w:fldCharType="begin"/>
            </w:r>
            <w:r w:rsidR="00BE6C0D">
              <w:rPr>
                <w:noProof/>
                <w:webHidden/>
              </w:rPr>
              <w:instrText xml:space="preserve"> PAGEREF _Toc59134597 \h </w:instrText>
            </w:r>
            <w:r w:rsidR="00BE6C0D">
              <w:rPr>
                <w:noProof/>
                <w:webHidden/>
              </w:rPr>
            </w:r>
            <w:r w:rsidR="00BE6C0D">
              <w:rPr>
                <w:noProof/>
                <w:webHidden/>
              </w:rPr>
              <w:fldChar w:fldCharType="separate"/>
            </w:r>
            <w:r w:rsidR="00BE6C0D">
              <w:rPr>
                <w:noProof/>
                <w:webHidden/>
              </w:rPr>
              <w:t>21</w:t>
            </w:r>
            <w:r w:rsidR="00BE6C0D">
              <w:rPr>
                <w:noProof/>
                <w:webHidden/>
              </w:rPr>
              <w:fldChar w:fldCharType="end"/>
            </w:r>
          </w:hyperlink>
        </w:p>
        <w:p w14:paraId="06C4F813" w14:textId="71ED19DD" w:rsidR="00806020" w:rsidRDefault="00806020">
          <w:r>
            <w:rPr>
              <w:b/>
              <w:noProof/>
            </w:rPr>
            <w:fldChar w:fldCharType="end"/>
          </w:r>
        </w:p>
      </w:sdtContent>
    </w:sdt>
    <w:p w14:paraId="5C137BA1" w14:textId="77777777" w:rsidR="00806020" w:rsidRDefault="00806020" w:rsidP="00806020">
      <w:pPr>
        <w:pStyle w:val="UOB-ChapterCover"/>
        <w:jc w:val="left"/>
      </w:pPr>
    </w:p>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52C38CE4" w14:textId="14C9ECC9" w:rsidR="00BE6C0D"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34598" w:history="1">
        <w:r w:rsidR="00BE6C0D" w:rsidRPr="00BD490B">
          <w:rPr>
            <w:rStyle w:val="Hyperlink"/>
            <w:rFonts w:eastAsiaTheme="majorEastAsia"/>
            <w:noProof/>
          </w:rPr>
          <w:t>Table (1</w:t>
        </w:r>
        <w:r w:rsidR="00BE6C0D" w:rsidRPr="00BD490B">
          <w:rPr>
            <w:rStyle w:val="Hyperlink"/>
            <w:rFonts w:eastAsiaTheme="majorEastAsia"/>
            <w:noProof/>
            <w:lang w:val="en-US"/>
          </w:rPr>
          <w:t>): Adopted Scenario Variables</w:t>
        </w:r>
        <w:r w:rsidR="00BE6C0D">
          <w:rPr>
            <w:noProof/>
            <w:webHidden/>
          </w:rPr>
          <w:tab/>
        </w:r>
        <w:r w:rsidR="00BE6C0D">
          <w:rPr>
            <w:noProof/>
            <w:webHidden/>
          </w:rPr>
          <w:fldChar w:fldCharType="begin"/>
        </w:r>
        <w:r w:rsidR="00BE6C0D">
          <w:rPr>
            <w:noProof/>
            <w:webHidden/>
          </w:rPr>
          <w:instrText xml:space="preserve"> PAGEREF _Toc59134598 \h </w:instrText>
        </w:r>
        <w:r w:rsidR="00BE6C0D">
          <w:rPr>
            <w:noProof/>
            <w:webHidden/>
          </w:rPr>
        </w:r>
        <w:r w:rsidR="00BE6C0D">
          <w:rPr>
            <w:noProof/>
            <w:webHidden/>
          </w:rPr>
          <w:fldChar w:fldCharType="separate"/>
        </w:r>
        <w:r w:rsidR="00BE6C0D">
          <w:rPr>
            <w:noProof/>
            <w:webHidden/>
          </w:rPr>
          <w:t>7</w:t>
        </w:r>
        <w:r w:rsidR="00BE6C0D">
          <w:rPr>
            <w:noProof/>
            <w:webHidden/>
          </w:rPr>
          <w:fldChar w:fldCharType="end"/>
        </w:r>
      </w:hyperlink>
    </w:p>
    <w:p w14:paraId="3300D67A" w14:textId="4095A136" w:rsidR="00BE6C0D" w:rsidRDefault="00A46E1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599" w:history="1">
        <w:r w:rsidR="00BE6C0D" w:rsidRPr="00BD490B">
          <w:rPr>
            <w:rStyle w:val="Hyperlink"/>
            <w:rFonts w:eastAsiaTheme="majorEastAsia"/>
            <w:noProof/>
          </w:rPr>
          <w:t>Table (2</w:t>
        </w:r>
        <w:r w:rsidR="00BE6C0D" w:rsidRPr="00BD490B">
          <w:rPr>
            <w:rStyle w:val="Hyperlink"/>
            <w:rFonts w:eastAsiaTheme="majorEastAsia"/>
            <w:noProof/>
            <w:lang w:val="en-US"/>
          </w:rPr>
          <w:t>): Extracted Variables used in calculation of Research Factors</w:t>
        </w:r>
        <w:r w:rsidR="00BE6C0D">
          <w:rPr>
            <w:noProof/>
            <w:webHidden/>
          </w:rPr>
          <w:tab/>
        </w:r>
        <w:r w:rsidR="00BE6C0D">
          <w:rPr>
            <w:noProof/>
            <w:webHidden/>
          </w:rPr>
          <w:fldChar w:fldCharType="begin"/>
        </w:r>
        <w:r w:rsidR="00BE6C0D">
          <w:rPr>
            <w:noProof/>
            <w:webHidden/>
          </w:rPr>
          <w:instrText xml:space="preserve"> PAGEREF _Toc59134599 \h </w:instrText>
        </w:r>
        <w:r w:rsidR="00BE6C0D">
          <w:rPr>
            <w:noProof/>
            <w:webHidden/>
          </w:rPr>
        </w:r>
        <w:r w:rsidR="00BE6C0D">
          <w:rPr>
            <w:noProof/>
            <w:webHidden/>
          </w:rPr>
          <w:fldChar w:fldCharType="separate"/>
        </w:r>
        <w:r w:rsidR="00BE6C0D">
          <w:rPr>
            <w:noProof/>
            <w:webHidden/>
          </w:rPr>
          <w:t>9</w:t>
        </w:r>
        <w:r w:rsidR="00BE6C0D">
          <w:rPr>
            <w:noProof/>
            <w:webHidden/>
          </w:rPr>
          <w:fldChar w:fldCharType="end"/>
        </w:r>
      </w:hyperlink>
    </w:p>
    <w:p w14:paraId="4230E362" w14:textId="30A739F8" w:rsidR="00BE6C0D" w:rsidRDefault="00A46E1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0" w:history="1">
        <w:r w:rsidR="00BE6C0D" w:rsidRPr="00BD490B">
          <w:rPr>
            <w:rStyle w:val="Hyperlink"/>
            <w:rFonts w:eastAsiaTheme="majorEastAsia"/>
            <w:noProof/>
          </w:rPr>
          <w:t>In this study, there are more than one factor to consider as explained in Table (1). The factors are number of hospitalized cases, total number of beds and total number of available beds which are detailed here.</w:t>
        </w:r>
        <w:r w:rsidR="00BE6C0D">
          <w:rPr>
            <w:noProof/>
            <w:webHidden/>
          </w:rPr>
          <w:tab/>
        </w:r>
        <w:r w:rsidR="00BE6C0D">
          <w:rPr>
            <w:noProof/>
            <w:webHidden/>
          </w:rPr>
          <w:fldChar w:fldCharType="begin"/>
        </w:r>
        <w:r w:rsidR="00BE6C0D">
          <w:rPr>
            <w:noProof/>
            <w:webHidden/>
          </w:rPr>
          <w:instrText xml:space="preserve"> PAGEREF _Toc59134600 \h </w:instrText>
        </w:r>
        <w:r w:rsidR="00BE6C0D">
          <w:rPr>
            <w:noProof/>
            <w:webHidden/>
          </w:rPr>
        </w:r>
        <w:r w:rsidR="00BE6C0D">
          <w:rPr>
            <w:noProof/>
            <w:webHidden/>
          </w:rPr>
          <w:fldChar w:fldCharType="separate"/>
        </w:r>
        <w:r w:rsidR="00BE6C0D">
          <w:rPr>
            <w:noProof/>
            <w:webHidden/>
          </w:rPr>
          <w:t>19</w:t>
        </w:r>
        <w:r w:rsidR="00BE6C0D">
          <w:rPr>
            <w:noProof/>
            <w:webHidden/>
          </w:rPr>
          <w:fldChar w:fldCharType="end"/>
        </w:r>
      </w:hyperlink>
    </w:p>
    <w:p w14:paraId="007AAD56" w14:textId="688FF101" w:rsidR="00571058" w:rsidRDefault="004C73B1" w:rsidP="00571058">
      <w:r>
        <w:fldChar w:fldCharType="end"/>
      </w:r>
    </w:p>
    <w:p w14:paraId="5913D2D1" w14:textId="7D5867EC" w:rsidR="00052BC9" w:rsidRDefault="00052BC9" w:rsidP="00571058">
      <w:pPr>
        <w:pStyle w:val="UOB-ChapterCover"/>
        <w:jc w:val="left"/>
      </w:pPr>
      <w:r>
        <w:t>List of Figures</w:t>
      </w:r>
    </w:p>
    <w:p w14:paraId="3EA56CA0" w14:textId="0C662209" w:rsidR="00BE6C0D"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34604" w:history="1">
        <w:r w:rsidR="00BE6C0D" w:rsidRPr="00327565">
          <w:rPr>
            <w:rStyle w:val="Hyperlink"/>
            <w:rFonts w:eastAsiaTheme="majorEastAsia"/>
            <w:noProof/>
          </w:rPr>
          <w:t>Fig. 1</w:t>
        </w:r>
        <w:r w:rsidR="00BE6C0D" w:rsidRPr="00327565">
          <w:rPr>
            <w:rStyle w:val="Hyperlink"/>
            <w:rFonts w:eastAsiaTheme="majorEastAsia"/>
            <w:noProof/>
            <w:lang w:val="en-US"/>
          </w:rPr>
          <w:t>: Scenario-Based Design Template</w:t>
        </w:r>
        <w:r w:rsidR="00BE6C0D">
          <w:rPr>
            <w:noProof/>
            <w:webHidden/>
          </w:rPr>
          <w:tab/>
        </w:r>
        <w:r w:rsidR="00BE6C0D">
          <w:rPr>
            <w:noProof/>
            <w:webHidden/>
          </w:rPr>
          <w:fldChar w:fldCharType="begin"/>
        </w:r>
        <w:r w:rsidR="00BE6C0D">
          <w:rPr>
            <w:noProof/>
            <w:webHidden/>
          </w:rPr>
          <w:instrText xml:space="preserve"> PAGEREF _Toc59134604 \h </w:instrText>
        </w:r>
        <w:r w:rsidR="00BE6C0D">
          <w:rPr>
            <w:noProof/>
            <w:webHidden/>
          </w:rPr>
        </w:r>
        <w:r w:rsidR="00BE6C0D">
          <w:rPr>
            <w:noProof/>
            <w:webHidden/>
          </w:rPr>
          <w:fldChar w:fldCharType="separate"/>
        </w:r>
        <w:r w:rsidR="00BE6C0D">
          <w:rPr>
            <w:noProof/>
            <w:webHidden/>
          </w:rPr>
          <w:t>6</w:t>
        </w:r>
        <w:r w:rsidR="00BE6C0D">
          <w:rPr>
            <w:noProof/>
            <w:webHidden/>
          </w:rPr>
          <w:fldChar w:fldCharType="end"/>
        </w:r>
      </w:hyperlink>
    </w:p>
    <w:p w14:paraId="6B44FB6E" w14:textId="346C76B9" w:rsidR="00BE6C0D" w:rsidRDefault="00A46E1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5" w:history="1">
        <w:r w:rsidR="00BE6C0D" w:rsidRPr="00327565">
          <w:rPr>
            <w:rStyle w:val="Hyperlink"/>
            <w:rFonts w:eastAsiaTheme="majorEastAsia"/>
            <w:noProof/>
          </w:rPr>
          <w:t>Fig. 2</w:t>
        </w:r>
        <w:r w:rsidR="00BE6C0D" w:rsidRPr="00327565">
          <w:rPr>
            <w:rStyle w:val="Hyperlink"/>
            <w:rFonts w:eastAsiaTheme="majorEastAsia"/>
            <w:noProof/>
            <w:lang w:val="en-US"/>
          </w:rPr>
          <w:t>: High-Level Data Collection Procedure</w:t>
        </w:r>
        <w:r w:rsidR="00BE6C0D">
          <w:rPr>
            <w:noProof/>
            <w:webHidden/>
          </w:rPr>
          <w:tab/>
        </w:r>
        <w:r w:rsidR="00BE6C0D">
          <w:rPr>
            <w:noProof/>
            <w:webHidden/>
          </w:rPr>
          <w:fldChar w:fldCharType="begin"/>
        </w:r>
        <w:r w:rsidR="00BE6C0D">
          <w:rPr>
            <w:noProof/>
            <w:webHidden/>
          </w:rPr>
          <w:instrText xml:space="preserve"> PAGEREF _Toc59134605 \h </w:instrText>
        </w:r>
        <w:r w:rsidR="00BE6C0D">
          <w:rPr>
            <w:noProof/>
            <w:webHidden/>
          </w:rPr>
        </w:r>
        <w:r w:rsidR="00BE6C0D">
          <w:rPr>
            <w:noProof/>
            <w:webHidden/>
          </w:rPr>
          <w:fldChar w:fldCharType="separate"/>
        </w:r>
        <w:r w:rsidR="00BE6C0D">
          <w:rPr>
            <w:noProof/>
            <w:webHidden/>
          </w:rPr>
          <w:t>10</w:t>
        </w:r>
        <w:r w:rsidR="00BE6C0D">
          <w:rPr>
            <w:noProof/>
            <w:webHidden/>
          </w:rPr>
          <w:fldChar w:fldCharType="end"/>
        </w:r>
      </w:hyperlink>
    </w:p>
    <w:p w14:paraId="506EABD6" w14:textId="6AF7479E" w:rsidR="00BE6C0D" w:rsidRDefault="00A46E1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6" w:history="1">
        <w:r w:rsidR="00BE6C0D" w:rsidRPr="00327565">
          <w:rPr>
            <w:rStyle w:val="Hyperlink"/>
            <w:rFonts w:eastAsiaTheme="majorEastAsia"/>
            <w:noProof/>
          </w:rPr>
          <w:t>Fig. 3: Detailed Statistical Analysis Process Flow Diagram</w:t>
        </w:r>
        <w:r w:rsidR="00BE6C0D">
          <w:rPr>
            <w:noProof/>
            <w:webHidden/>
          </w:rPr>
          <w:tab/>
        </w:r>
        <w:r w:rsidR="00BE6C0D">
          <w:rPr>
            <w:noProof/>
            <w:webHidden/>
          </w:rPr>
          <w:fldChar w:fldCharType="begin"/>
        </w:r>
        <w:r w:rsidR="00BE6C0D">
          <w:rPr>
            <w:noProof/>
            <w:webHidden/>
          </w:rPr>
          <w:instrText xml:space="preserve"> PAGEREF _Toc59134606 \h </w:instrText>
        </w:r>
        <w:r w:rsidR="00BE6C0D">
          <w:rPr>
            <w:noProof/>
            <w:webHidden/>
          </w:rPr>
        </w:r>
        <w:r w:rsidR="00BE6C0D">
          <w:rPr>
            <w:noProof/>
            <w:webHidden/>
          </w:rPr>
          <w:fldChar w:fldCharType="separate"/>
        </w:r>
        <w:r w:rsidR="00BE6C0D">
          <w:rPr>
            <w:noProof/>
            <w:webHidden/>
          </w:rPr>
          <w:t>14</w:t>
        </w:r>
        <w:r w:rsidR="00BE6C0D">
          <w:rPr>
            <w:noProof/>
            <w:webHidden/>
          </w:rPr>
          <w:fldChar w:fldCharType="end"/>
        </w:r>
      </w:hyperlink>
    </w:p>
    <w:p w14:paraId="40C31AC4" w14:textId="31A2FD6D" w:rsidR="00BE6C0D" w:rsidRDefault="00A46E1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07" w:history="1">
        <w:r w:rsidR="00BE6C0D" w:rsidRPr="00327565">
          <w:rPr>
            <w:rStyle w:val="Hyperlink"/>
            <w:rFonts w:eastAsiaTheme="majorEastAsia"/>
            <w:noProof/>
          </w:rPr>
          <w:t>Fig. 4: Data Trend Observation Plots of COVID-19 Total Cases and Deaths in Bahrain</w:t>
        </w:r>
        <w:r w:rsidR="00BE6C0D">
          <w:rPr>
            <w:noProof/>
            <w:webHidden/>
          </w:rPr>
          <w:tab/>
        </w:r>
        <w:r w:rsidR="00BE6C0D">
          <w:rPr>
            <w:noProof/>
            <w:webHidden/>
          </w:rPr>
          <w:fldChar w:fldCharType="begin"/>
        </w:r>
        <w:r w:rsidR="00BE6C0D">
          <w:rPr>
            <w:noProof/>
            <w:webHidden/>
          </w:rPr>
          <w:instrText xml:space="preserve"> PAGEREF _Toc59134607 \h </w:instrText>
        </w:r>
        <w:r w:rsidR="00BE6C0D">
          <w:rPr>
            <w:noProof/>
            <w:webHidden/>
          </w:rPr>
        </w:r>
        <w:r w:rsidR="00BE6C0D">
          <w:rPr>
            <w:noProof/>
            <w:webHidden/>
          </w:rPr>
          <w:fldChar w:fldCharType="separate"/>
        </w:r>
        <w:r w:rsidR="00BE6C0D">
          <w:rPr>
            <w:noProof/>
            <w:webHidden/>
          </w:rPr>
          <w:t>17</w:t>
        </w:r>
        <w:r w:rsidR="00BE6C0D">
          <w:rPr>
            <w:noProof/>
            <w:webHidden/>
          </w:rPr>
          <w:fldChar w:fldCharType="end"/>
        </w:r>
      </w:hyperlink>
    </w:p>
    <w:p w14:paraId="4397C4F7" w14:textId="17E6ABDE" w:rsidR="00571058" w:rsidRDefault="00571058" w:rsidP="00571058">
      <w:r>
        <w:fldChar w:fldCharType="end"/>
      </w:r>
    </w:p>
    <w:p w14:paraId="5E28F983" w14:textId="1FD2875C" w:rsidR="002B0217" w:rsidRDefault="002B0217" w:rsidP="002B0217">
      <w:pPr>
        <w:pStyle w:val="UOB-ChapterCover"/>
        <w:jc w:val="left"/>
      </w:pPr>
      <w:r>
        <w:t>List of Equations</w:t>
      </w:r>
    </w:p>
    <w:p w14:paraId="0850E3F2" w14:textId="3997E445" w:rsidR="00BE6C0D"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34613" w:history="1">
        <w:r w:rsidR="00BE6C0D" w:rsidRPr="006B28E8">
          <w:rPr>
            <w:rStyle w:val="Hyperlink"/>
            <w:rFonts w:eastAsiaTheme="majorEastAsia"/>
            <w:noProof/>
          </w:rPr>
          <w:t>Equation 1</w:t>
        </w:r>
        <w:r w:rsidR="00BE6C0D" w:rsidRPr="006B28E8">
          <w:rPr>
            <w:rStyle w:val="Hyperlink"/>
            <w:rFonts w:eastAsiaTheme="majorEastAsia"/>
            <w:noProof/>
            <w:lang w:val="en-US"/>
          </w:rPr>
          <w:t>: Adopted Logistic Growth Model</w:t>
        </w:r>
        <w:r w:rsidR="00BE6C0D">
          <w:rPr>
            <w:noProof/>
            <w:webHidden/>
          </w:rPr>
          <w:tab/>
        </w:r>
        <w:r w:rsidR="00BE6C0D">
          <w:rPr>
            <w:noProof/>
            <w:webHidden/>
          </w:rPr>
          <w:fldChar w:fldCharType="begin"/>
        </w:r>
        <w:r w:rsidR="00BE6C0D">
          <w:rPr>
            <w:noProof/>
            <w:webHidden/>
          </w:rPr>
          <w:instrText xml:space="preserve"> PAGEREF _Toc59134613 \h </w:instrText>
        </w:r>
        <w:r w:rsidR="00BE6C0D">
          <w:rPr>
            <w:noProof/>
            <w:webHidden/>
          </w:rPr>
        </w:r>
        <w:r w:rsidR="00BE6C0D">
          <w:rPr>
            <w:noProof/>
            <w:webHidden/>
          </w:rPr>
          <w:fldChar w:fldCharType="separate"/>
        </w:r>
        <w:r w:rsidR="00BE6C0D">
          <w:rPr>
            <w:noProof/>
            <w:webHidden/>
          </w:rPr>
          <w:t>11</w:t>
        </w:r>
        <w:r w:rsidR="00BE6C0D">
          <w:rPr>
            <w:noProof/>
            <w:webHidden/>
          </w:rPr>
          <w:fldChar w:fldCharType="end"/>
        </w:r>
      </w:hyperlink>
    </w:p>
    <w:p w14:paraId="22457F2D" w14:textId="413EB810" w:rsidR="00BE6C0D" w:rsidRDefault="00A46E1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4" w:history="1">
        <w:r w:rsidR="00BE6C0D" w:rsidRPr="006B28E8">
          <w:rPr>
            <w:rStyle w:val="Hyperlink"/>
            <w:rFonts w:eastAsiaTheme="majorEastAsia"/>
            <w:noProof/>
          </w:rPr>
          <w:t>Equation 2: Calculation of Total Hospital Beds</w:t>
        </w:r>
        <w:r w:rsidR="00BE6C0D">
          <w:rPr>
            <w:noProof/>
            <w:webHidden/>
          </w:rPr>
          <w:tab/>
        </w:r>
        <w:r w:rsidR="00BE6C0D">
          <w:rPr>
            <w:noProof/>
            <w:webHidden/>
          </w:rPr>
          <w:fldChar w:fldCharType="begin"/>
        </w:r>
        <w:r w:rsidR="00BE6C0D">
          <w:rPr>
            <w:noProof/>
            <w:webHidden/>
          </w:rPr>
          <w:instrText xml:space="preserve"> PAGEREF _Toc59134614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5F2CA708" w14:textId="24EAD3A7" w:rsidR="00BE6C0D" w:rsidRDefault="00A46E1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5" w:history="1">
        <w:r w:rsidR="00BE6C0D" w:rsidRPr="006B28E8">
          <w:rPr>
            <w:rStyle w:val="Hyperlink"/>
            <w:rFonts w:eastAsiaTheme="majorEastAsia"/>
            <w:noProof/>
          </w:rPr>
          <w:t>Equation 3: Calculation of Available Hospital Beds</w:t>
        </w:r>
        <w:r w:rsidR="00BE6C0D">
          <w:rPr>
            <w:noProof/>
            <w:webHidden/>
          </w:rPr>
          <w:tab/>
        </w:r>
        <w:r w:rsidR="00BE6C0D">
          <w:rPr>
            <w:noProof/>
            <w:webHidden/>
          </w:rPr>
          <w:fldChar w:fldCharType="begin"/>
        </w:r>
        <w:r w:rsidR="00BE6C0D">
          <w:rPr>
            <w:noProof/>
            <w:webHidden/>
          </w:rPr>
          <w:instrText xml:space="preserve"> PAGEREF _Toc59134615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4F10B4E6" w14:textId="414B18E5" w:rsidR="00BE6C0D" w:rsidRDefault="00A46E1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6" w:history="1">
        <w:r w:rsidR="00BE6C0D" w:rsidRPr="006B28E8">
          <w:rPr>
            <w:rStyle w:val="Hyperlink"/>
            <w:rFonts w:eastAsiaTheme="majorEastAsia"/>
            <w:noProof/>
          </w:rPr>
          <w:t>Equation 4: Calculation of Total IQC Beds</w:t>
        </w:r>
        <w:r w:rsidR="00BE6C0D">
          <w:rPr>
            <w:noProof/>
            <w:webHidden/>
          </w:rPr>
          <w:tab/>
        </w:r>
        <w:r w:rsidR="00BE6C0D">
          <w:rPr>
            <w:noProof/>
            <w:webHidden/>
          </w:rPr>
          <w:fldChar w:fldCharType="begin"/>
        </w:r>
        <w:r w:rsidR="00BE6C0D">
          <w:rPr>
            <w:noProof/>
            <w:webHidden/>
          </w:rPr>
          <w:instrText xml:space="preserve"> PAGEREF _Toc59134616 \h </w:instrText>
        </w:r>
        <w:r w:rsidR="00BE6C0D">
          <w:rPr>
            <w:noProof/>
            <w:webHidden/>
          </w:rPr>
        </w:r>
        <w:r w:rsidR="00BE6C0D">
          <w:rPr>
            <w:noProof/>
            <w:webHidden/>
          </w:rPr>
          <w:fldChar w:fldCharType="separate"/>
        </w:r>
        <w:r w:rsidR="00BE6C0D">
          <w:rPr>
            <w:noProof/>
            <w:webHidden/>
          </w:rPr>
          <w:t>12</w:t>
        </w:r>
        <w:r w:rsidR="00BE6C0D">
          <w:rPr>
            <w:noProof/>
            <w:webHidden/>
          </w:rPr>
          <w:fldChar w:fldCharType="end"/>
        </w:r>
      </w:hyperlink>
    </w:p>
    <w:p w14:paraId="4EF8B0F9" w14:textId="2DCC8E6E" w:rsidR="00BE6C0D" w:rsidRDefault="00A46E1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7" w:history="1">
        <w:r w:rsidR="00BE6C0D" w:rsidRPr="006B28E8">
          <w:rPr>
            <w:rStyle w:val="Hyperlink"/>
            <w:rFonts w:eastAsiaTheme="majorEastAsia"/>
            <w:noProof/>
          </w:rPr>
          <w:t>Equation 5: Calculation of IQC BOR</w:t>
        </w:r>
        <w:r w:rsidR="00BE6C0D">
          <w:rPr>
            <w:noProof/>
            <w:webHidden/>
          </w:rPr>
          <w:tab/>
        </w:r>
        <w:r w:rsidR="00BE6C0D">
          <w:rPr>
            <w:noProof/>
            <w:webHidden/>
          </w:rPr>
          <w:fldChar w:fldCharType="begin"/>
        </w:r>
        <w:r w:rsidR="00BE6C0D">
          <w:rPr>
            <w:noProof/>
            <w:webHidden/>
          </w:rPr>
          <w:instrText xml:space="preserve"> PAGEREF _Toc59134617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35AA1CFF" w14:textId="5F8B42D9" w:rsidR="00BE6C0D" w:rsidRDefault="00A46E1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8" w:history="1">
        <w:r w:rsidR="00BE6C0D" w:rsidRPr="006B28E8">
          <w:rPr>
            <w:rStyle w:val="Hyperlink"/>
            <w:rFonts w:eastAsiaTheme="majorEastAsia"/>
            <w:noProof/>
          </w:rPr>
          <w:t>Equation 6: Calculation of Available Hospital Beds</w:t>
        </w:r>
        <w:r w:rsidR="00BE6C0D">
          <w:rPr>
            <w:noProof/>
            <w:webHidden/>
          </w:rPr>
          <w:tab/>
        </w:r>
        <w:r w:rsidR="00BE6C0D">
          <w:rPr>
            <w:noProof/>
            <w:webHidden/>
          </w:rPr>
          <w:fldChar w:fldCharType="begin"/>
        </w:r>
        <w:r w:rsidR="00BE6C0D">
          <w:rPr>
            <w:noProof/>
            <w:webHidden/>
          </w:rPr>
          <w:instrText xml:space="preserve"> PAGEREF _Toc59134618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5A2722A0" w14:textId="659C729A" w:rsidR="00BE6C0D" w:rsidRDefault="00A46E1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19" w:history="1">
        <w:r w:rsidR="00BE6C0D" w:rsidRPr="006B28E8">
          <w:rPr>
            <w:rStyle w:val="Hyperlink"/>
            <w:rFonts w:eastAsiaTheme="majorEastAsia"/>
            <w:noProof/>
          </w:rPr>
          <w:t>Equation 7: Calculation of Total Available Beds</w:t>
        </w:r>
        <w:r w:rsidR="00BE6C0D">
          <w:rPr>
            <w:noProof/>
            <w:webHidden/>
          </w:rPr>
          <w:tab/>
        </w:r>
        <w:r w:rsidR="00BE6C0D">
          <w:rPr>
            <w:noProof/>
            <w:webHidden/>
          </w:rPr>
          <w:fldChar w:fldCharType="begin"/>
        </w:r>
        <w:r w:rsidR="00BE6C0D">
          <w:rPr>
            <w:noProof/>
            <w:webHidden/>
          </w:rPr>
          <w:instrText xml:space="preserve"> PAGEREF _Toc59134619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2A68329C" w14:textId="2FD87891" w:rsidR="00BE6C0D" w:rsidRDefault="00A46E1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20" w:history="1">
        <w:r w:rsidR="00BE6C0D" w:rsidRPr="006B28E8">
          <w:rPr>
            <w:rStyle w:val="Hyperlink"/>
            <w:rFonts w:eastAsiaTheme="majorEastAsia"/>
            <w:noProof/>
          </w:rPr>
          <w:t>Equation 8: Calculation of Current Hospitalization Rate</w:t>
        </w:r>
        <w:r w:rsidR="00BE6C0D">
          <w:rPr>
            <w:noProof/>
            <w:webHidden/>
          </w:rPr>
          <w:tab/>
        </w:r>
        <w:r w:rsidR="00BE6C0D">
          <w:rPr>
            <w:noProof/>
            <w:webHidden/>
          </w:rPr>
          <w:fldChar w:fldCharType="begin"/>
        </w:r>
        <w:r w:rsidR="00BE6C0D">
          <w:rPr>
            <w:noProof/>
            <w:webHidden/>
          </w:rPr>
          <w:instrText xml:space="preserve"> PAGEREF _Toc59134620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7A6A6662" w14:textId="29F7DE73" w:rsidR="00BE6C0D" w:rsidRDefault="00A46E1A">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4621" w:history="1">
        <w:r w:rsidR="00BE6C0D" w:rsidRPr="006B28E8">
          <w:rPr>
            <w:rStyle w:val="Hyperlink"/>
            <w:rFonts w:eastAsiaTheme="majorEastAsia"/>
            <w:noProof/>
          </w:rPr>
          <w:t>Equation 9: Calculation of Projected Hospitalized Cases</w:t>
        </w:r>
        <w:r w:rsidR="00BE6C0D">
          <w:rPr>
            <w:noProof/>
            <w:webHidden/>
          </w:rPr>
          <w:tab/>
        </w:r>
        <w:r w:rsidR="00BE6C0D">
          <w:rPr>
            <w:noProof/>
            <w:webHidden/>
          </w:rPr>
          <w:fldChar w:fldCharType="begin"/>
        </w:r>
        <w:r w:rsidR="00BE6C0D">
          <w:rPr>
            <w:noProof/>
            <w:webHidden/>
          </w:rPr>
          <w:instrText xml:space="preserve"> PAGEREF _Toc59134621 \h </w:instrText>
        </w:r>
        <w:r w:rsidR="00BE6C0D">
          <w:rPr>
            <w:noProof/>
            <w:webHidden/>
          </w:rPr>
        </w:r>
        <w:r w:rsidR="00BE6C0D">
          <w:rPr>
            <w:noProof/>
            <w:webHidden/>
          </w:rPr>
          <w:fldChar w:fldCharType="separate"/>
        </w:r>
        <w:r w:rsidR="00BE6C0D">
          <w:rPr>
            <w:noProof/>
            <w:webHidden/>
          </w:rPr>
          <w:t>13</w:t>
        </w:r>
        <w:r w:rsidR="00BE6C0D">
          <w:rPr>
            <w:noProof/>
            <w:webHidden/>
          </w:rPr>
          <w:fldChar w:fldCharType="end"/>
        </w:r>
      </w:hyperlink>
    </w:p>
    <w:p w14:paraId="5235346C" w14:textId="5EE6A407"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34566"/>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34567"/>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34568"/>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34569"/>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34570"/>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34571"/>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34572"/>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34573"/>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34574"/>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34575"/>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34576"/>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34577"/>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34578"/>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34579"/>
      <w:r>
        <w:rPr>
          <w:lang w:val="en-US"/>
        </w:rPr>
        <w:t>Methodology</w:t>
      </w:r>
      <w:bookmarkEnd w:id="26"/>
      <w:bookmarkEnd w:id="27"/>
      <w:bookmarkEnd w:id="28"/>
    </w:p>
    <w:p w14:paraId="3275FE03" w14:textId="4D653BC1" w:rsidR="00AB376F" w:rsidRDefault="00D07B8C" w:rsidP="00566423">
      <w:pPr>
        <w:ind w:firstLine="576"/>
        <w:jc w:val="both"/>
        <w:rPr>
          <w:lang w:val="en-US"/>
        </w:rPr>
      </w:pPr>
      <w:bookmarkStart w:id="29" w:name="_Ref58687980"/>
      <w:bookmarkStart w:id="30" w:name="_Ref58688035"/>
      <w:r>
        <w:rPr>
          <w:lang w:val="en-US"/>
        </w:rPr>
        <w:t>T</w:t>
      </w:r>
      <w:r w:rsidR="00C541B1">
        <w:rPr>
          <w:lang w:val="en-US"/>
        </w:rPr>
        <w:t xml:space="preserve">his </w:t>
      </w:r>
      <w:r w:rsidR="000603F6">
        <w:rPr>
          <w:lang w:val="en-US"/>
        </w:rPr>
        <w:t>research</w:t>
      </w:r>
      <w:r w:rsidR="00DE19DA">
        <w:rPr>
          <w:lang w:val="en-US"/>
        </w:rPr>
        <w:t xml:space="preserve"> ha</w:t>
      </w:r>
      <w:r>
        <w:rPr>
          <w:lang w:val="en-US"/>
        </w:rPr>
        <w:t>s</w:t>
      </w:r>
      <w:r w:rsidR="00DE19DA">
        <w:rPr>
          <w:lang w:val="en-US"/>
        </w:rPr>
        <w:t xml:space="preserve"> adopted an exploratory scenario-based research design in which </w:t>
      </w:r>
      <w:r w:rsidR="00FE1730">
        <w:rPr>
          <w:lang w:val="en-US"/>
        </w:rPr>
        <w:t xml:space="preserve">will assess </w:t>
      </w:r>
      <w:r w:rsidR="00DE19DA">
        <w:rPr>
          <w:lang w:val="en-US"/>
        </w:rPr>
        <w:t>the capability</w:t>
      </w:r>
      <w:r w:rsidR="002B1CC0">
        <w:rPr>
          <w:lang w:val="en-US"/>
        </w:rPr>
        <w:t>, in terms of bed capacity,</w:t>
      </w:r>
      <w:r w:rsidR="00DE19DA">
        <w:rPr>
          <w:lang w:val="en-US"/>
        </w:rPr>
        <w:t xml:space="preserve"> of the Kingdom of Bahrain to respond to the sudden increase of COVID-19 cases that </w:t>
      </w:r>
      <w:r w:rsidR="00C241B6">
        <w:rPr>
          <w:lang w:val="en-US"/>
        </w:rPr>
        <w:t xml:space="preserve">will </w:t>
      </w:r>
      <w:r w:rsidR="00DE19DA">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a statistical </w:t>
      </w:r>
      <w:r w:rsidR="00FE1730">
        <w:rPr>
          <w:lang w:val="en-US"/>
        </w:rPr>
        <w:t xml:space="preserve">growth </w:t>
      </w:r>
      <w:r w:rsidR="0096563E">
        <w:rPr>
          <w:lang w:val="en-US"/>
        </w:rPr>
        <w:t xml:space="preserve">model </w:t>
      </w:r>
      <w:r>
        <w:rPr>
          <w:lang w:val="en-US"/>
        </w:rPr>
        <w:t xml:space="preserve">will be used </w:t>
      </w:r>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r>
        <w:rPr>
          <w:lang w:val="en-US"/>
        </w:rPr>
        <w:t xml:space="preserve">it </w:t>
      </w:r>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345B32A8"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Pr>
          <w:lang w:val="en-US"/>
        </w:rPr>
        <w:t xml:space="preserve">template </w:t>
      </w:r>
      <w:r w:rsidR="00D07B8C">
        <w:rPr>
          <w:lang w:val="en-US"/>
        </w:rPr>
        <w:t xml:space="preserve">which is </w:t>
      </w:r>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4C73B1">
      <w:pPr>
        <w:keepNext/>
        <w:spacing w:line="276" w:lineRule="auto"/>
        <w:jc w:val="center"/>
      </w:pPr>
      <w:r>
        <w:rPr>
          <w:bCs w:val="0"/>
          <w:noProof/>
        </w:rPr>
        <w:drawing>
          <wp:inline distT="0" distB="0" distL="0" distR="0" wp14:anchorId="79C26C94" wp14:editId="100298CC">
            <wp:extent cx="5303520" cy="23618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noFill/>
                    </a:ln>
                  </pic:spPr>
                </pic:pic>
              </a:graphicData>
            </a:graphic>
          </wp:inline>
        </w:drawing>
      </w:r>
    </w:p>
    <w:p w14:paraId="7893DB8F" w14:textId="68B242BE" w:rsidR="00014947" w:rsidRPr="00713654" w:rsidRDefault="00F2354F" w:rsidP="00F2354F">
      <w:pPr>
        <w:pStyle w:val="UOB-FigStyle"/>
        <w:rPr>
          <w:b w:val="0"/>
          <w:bCs/>
          <w:lang w:val="en-US"/>
        </w:rPr>
      </w:pPr>
      <w:bookmarkStart w:id="31" w:name="_Ref59063313"/>
      <w:bookmarkStart w:id="32" w:name="_Toc59134604"/>
      <w:r w:rsidRPr="00F2354F">
        <w:t xml:space="preserve">Fig. </w:t>
      </w:r>
      <w:fldSimple w:instr=" SEQ Fig. \* ARABIC ">
        <w:r w:rsidR="00B66B1A">
          <w:rPr>
            <w:noProof/>
          </w:rPr>
          <w:t>1</w:t>
        </w:r>
      </w:fldSimple>
      <w:bookmarkEnd w:id="31"/>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32"/>
    </w:p>
    <w:p w14:paraId="3014D18A" w14:textId="29B323D6"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illustrate</w:t>
      </w:r>
      <w:r w:rsidR="00D07B8C">
        <w:rPr>
          <w:lang w:val="en-US"/>
        </w:rPr>
        <w:t>s</w:t>
      </w:r>
      <w:r>
        <w:rPr>
          <w:lang w:val="en-US"/>
        </w:rPr>
        <w:t xml:space="preserve"> the assumptions and definitions that </w:t>
      </w:r>
      <w:r w:rsidR="00565EBE">
        <w:rPr>
          <w:lang w:val="en-US"/>
        </w:rPr>
        <w:t>will</w:t>
      </w:r>
      <w:r>
        <w:rPr>
          <w:lang w:val="en-US"/>
        </w:rPr>
        <w:t xml:space="preserve"> </w:t>
      </w:r>
      <w:r w:rsidR="00D07B8C">
        <w:rPr>
          <w:lang w:val="en-US"/>
        </w:rPr>
        <w:t xml:space="preserve">be </w:t>
      </w:r>
      <w:r>
        <w:rPr>
          <w:lang w:val="en-US"/>
        </w:rPr>
        <w:t>use</w:t>
      </w:r>
      <w:r w:rsidR="00D07B8C">
        <w:rPr>
          <w:lang w:val="en-US"/>
        </w:rPr>
        <w:t>d</w:t>
      </w:r>
      <w:r>
        <w:rPr>
          <w:lang w:val="en-US"/>
        </w:rPr>
        <w:t xml:space="preserv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765DA37B" w:rsidR="00072BC2" w:rsidRPr="00713654" w:rsidRDefault="00072BC2" w:rsidP="008B5757">
      <w:pPr>
        <w:pStyle w:val="UOB-FigStyle"/>
        <w:spacing w:after="0" w:line="360" w:lineRule="auto"/>
        <w:rPr>
          <w:b w:val="0"/>
          <w:bCs/>
          <w:lang w:val="en-US"/>
        </w:rPr>
      </w:pPr>
      <w:bookmarkStart w:id="33" w:name="_Ref59065197"/>
      <w:bookmarkStart w:id="34" w:name="_Toc59134598"/>
      <w:r>
        <w:t>Table (</w:t>
      </w:r>
      <w:fldSimple w:instr=" SEQ Table_( \* ARABIC ">
        <w:r w:rsidR="000F7D58">
          <w:rPr>
            <w:noProof/>
          </w:rPr>
          <w:t>1</w:t>
        </w:r>
      </w:fldSimple>
      <w:bookmarkEnd w:id="33"/>
      <w:r>
        <w:rPr>
          <w:lang w:val="en-US"/>
        </w:rPr>
        <w:t>)</w:t>
      </w:r>
      <w:r>
        <w:rPr>
          <w:noProof/>
          <w:lang w:val="en-US"/>
        </w:rPr>
        <w:t>:</w:t>
      </w:r>
      <w:r w:rsidRPr="00713654">
        <w:rPr>
          <w:b w:val="0"/>
          <w:bCs/>
          <w:noProof/>
          <w:lang w:val="en-US"/>
        </w:rPr>
        <w:t xml:space="preserve"> Adopted Scenario Variables</w:t>
      </w:r>
      <w:bookmarkEnd w:id="34"/>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3C1F95FD" w:rsidR="00BB6B64" w:rsidRPr="00BB6B64" w:rsidRDefault="00530D0A" w:rsidP="001122AB">
            <w:pPr>
              <w:spacing w:line="276" w:lineRule="auto"/>
              <w:jc w:val="center"/>
              <w:rPr>
                <w:b/>
                <w:bCs w:val="0"/>
                <w:lang w:val="en-US"/>
              </w:rPr>
            </w:pPr>
            <w:r>
              <w:rPr>
                <w:b/>
                <w:bCs w:val="0"/>
                <w:lang w:val="en-US"/>
              </w:rPr>
              <w:t xml:space="preserve">Adaptation </w:t>
            </w:r>
            <w:r w:rsidR="00AB0DD4">
              <w:rPr>
                <w:b/>
                <w:bCs w:val="0"/>
                <w:lang w:val="en-US"/>
              </w:rPr>
              <w:t xml:space="preserve">in </w:t>
            </w:r>
            <w:r>
              <w:rPr>
                <w:b/>
                <w:bCs w:val="0"/>
                <w:lang w:val="en-US"/>
              </w:rPr>
              <w:t xml:space="preserve">this </w:t>
            </w:r>
            <w:r w:rsidR="00D07B8C">
              <w:rPr>
                <w:b/>
                <w:bCs w:val="0"/>
                <w:lang w:val="en-US"/>
              </w:rPr>
              <w:t xml:space="preserve">research </w:t>
            </w:r>
            <w:r w:rsidR="00AB0DD4">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485B77D9" w:rsidR="00BB6B64" w:rsidRDefault="00D07B8C" w:rsidP="00BB6B64">
            <w:pPr>
              <w:spacing w:line="276" w:lineRule="auto"/>
              <w:jc w:val="both"/>
              <w:rPr>
                <w:lang w:val="en-US"/>
              </w:rPr>
            </w:pPr>
            <w:r>
              <w:rPr>
                <w:lang w:val="en-US"/>
              </w:rPr>
              <w:t xml:space="preserve">The </w:t>
            </w:r>
            <w:r w:rsidR="00AB0DD4">
              <w:rPr>
                <w:lang w:val="en-US"/>
              </w:rPr>
              <w:t xml:space="preserve">Logistic Growth Model </w:t>
            </w:r>
            <w:r>
              <w:rPr>
                <w:lang w:val="en-US"/>
              </w:rPr>
              <w:t xml:space="preserve">will be used </w:t>
            </w:r>
            <w:r w:rsidR="00AB0DD4">
              <w:rPr>
                <w:lang w:val="en-US"/>
              </w:rPr>
              <w:t xml:space="preserve">to project the number of cases in </w:t>
            </w:r>
            <w:r>
              <w:rPr>
                <w:lang w:val="en-US"/>
              </w:rPr>
              <w:t xml:space="preserve">the </w:t>
            </w:r>
            <w:r w:rsidR="00AB0DD4">
              <w:rPr>
                <w:lang w:val="en-US"/>
              </w:rPr>
              <w:t>scenario</w:t>
            </w:r>
            <w:r w:rsidR="00D73CD3">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w:t>
            </w:r>
            <w:r>
              <w:rPr>
                <w:lang w:val="en-US"/>
              </w:rPr>
              <w:t xml:space="preserve"> applied</w:t>
            </w:r>
            <w:r w:rsidR="00AB0DD4">
              <w:rPr>
                <w:lang w:val="en-US"/>
              </w:rPr>
              <w:t xml:space="preserv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1845E1FD" w:rsidR="00BB6B64" w:rsidRDefault="00D76BF6" w:rsidP="00D87000">
            <w:pPr>
              <w:spacing w:line="276" w:lineRule="auto"/>
              <w:jc w:val="both"/>
              <w:rPr>
                <w:lang w:val="en-US"/>
              </w:rPr>
            </w:pPr>
            <w:r>
              <w:rPr>
                <w:lang w:val="en-US"/>
              </w:rPr>
              <w:t>This research</w:t>
            </w:r>
            <w:r w:rsidR="00D07B8C">
              <w:rPr>
                <w:lang w:val="en-US"/>
              </w:rPr>
              <w:t xml:space="preserve"> </w:t>
            </w:r>
            <w:r w:rsidR="007D2143">
              <w:rPr>
                <w:lang w:val="en-US"/>
              </w:rPr>
              <w:t xml:space="preserve">will </w:t>
            </w:r>
            <w:r w:rsidR="00AB0DD4">
              <w:rPr>
                <w:lang w:val="en-US"/>
              </w:rPr>
              <w:t xml:space="preserve">project </w:t>
            </w:r>
            <w:r w:rsidR="00D87000">
              <w:rPr>
                <w:lang w:val="en-US"/>
              </w:rPr>
              <w:t xml:space="preserve">the cases </w:t>
            </w:r>
            <w:r w:rsidR="00AB0DD4">
              <w:rPr>
                <w:lang w:val="en-US"/>
              </w:rPr>
              <w:t>for three months (90 days)</w:t>
            </w:r>
            <w:r w:rsidR="00D87000">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1BFF0494" w:rsidR="00FD39CD" w:rsidRDefault="00D76BF6" w:rsidP="00BB6B64">
            <w:pPr>
              <w:spacing w:line="276" w:lineRule="auto"/>
              <w:jc w:val="both"/>
              <w:rPr>
                <w:lang w:val="en-US"/>
              </w:rPr>
            </w:pPr>
            <w:r>
              <w:rPr>
                <w:lang w:val="en-US"/>
              </w:rPr>
              <w:t>This research</w:t>
            </w:r>
            <w:r w:rsidR="00D07B8C">
              <w:rPr>
                <w:lang w:val="en-US"/>
              </w:rPr>
              <w:t xml:space="preserve"> </w:t>
            </w:r>
            <w:r w:rsidR="009C5823">
              <w:rPr>
                <w:lang w:val="en-US"/>
              </w:rPr>
              <w:t>will use</w:t>
            </w:r>
            <w:r w:rsidR="00FD39CD">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sidR="00FD39CD">
              <w:rPr>
                <w:lang w:val="en-US"/>
              </w:rPr>
              <w:t xml:space="preserve"> on </w:t>
            </w:r>
            <w:r w:rsidR="00FD39CD" w:rsidRPr="00D76BF6">
              <w:rPr>
                <w:lang w:val="en-US"/>
              </w:rPr>
              <w:t>the 1</w:t>
            </w:r>
            <w:r w:rsidR="00FD39CD" w:rsidRPr="00D76BF6">
              <w:rPr>
                <w:vertAlign w:val="superscript"/>
                <w:lang w:val="en-US"/>
              </w:rPr>
              <w:t>st</w:t>
            </w:r>
            <w:r w:rsidR="00FD39CD" w:rsidRPr="00EE3DC3">
              <w:rPr>
                <w:lang w:val="en-US"/>
              </w:rPr>
              <w:t xml:space="preserve"> of </w:t>
            </w:r>
            <w:r w:rsidR="002225B0" w:rsidRPr="00EE3DC3">
              <w:rPr>
                <w:lang w:val="en-US"/>
              </w:rPr>
              <w:t>August</w:t>
            </w:r>
            <w:r w:rsidRPr="00AD578D">
              <w:rPr>
                <w:lang w:val="en-US"/>
              </w:rPr>
              <w:t>,</w:t>
            </w:r>
            <w:r w:rsidR="00FD39CD" w:rsidRPr="00D76BF6">
              <w:rPr>
                <w:lang w:val="en-US"/>
              </w:rPr>
              <w:t xml:space="preserve"> 2020</w:t>
            </w:r>
            <w:r w:rsidR="00FD39CD">
              <w:rPr>
                <w:lang w:val="en-US"/>
              </w:rPr>
              <w:t>. Th</w:t>
            </w:r>
            <w:r w:rsidR="00A7637F">
              <w:rPr>
                <w:lang w:val="en-US"/>
              </w:rPr>
              <w:t xml:space="preserve">ese values </w:t>
            </w:r>
            <w:r w:rsidR="00FD39CD">
              <w:rPr>
                <w:lang w:val="en-US"/>
              </w:rPr>
              <w:t xml:space="preserve">play an important role as </w:t>
            </w:r>
            <w:r w:rsidR="00A7637F">
              <w:rPr>
                <w:lang w:val="en-US"/>
              </w:rPr>
              <w:t xml:space="preserve">they </w:t>
            </w:r>
            <w:r w:rsidR="002225B0">
              <w:rPr>
                <w:lang w:val="en-US"/>
              </w:rPr>
              <w:t>determine</w:t>
            </w:r>
            <w:r w:rsidR="00FD39CD">
              <w:rPr>
                <w:lang w:val="en-US"/>
              </w:rPr>
              <w:t xml:space="preserve"> the hospitalization rate</w:t>
            </w:r>
            <w:r w:rsidR="00A7637F">
              <w:rPr>
                <w:lang w:val="en-US"/>
              </w:rPr>
              <w:t xml:space="preserve"> for </w:t>
            </w:r>
            <w:r w:rsidR="009E1F20">
              <w:rPr>
                <w:lang w:val="en-US"/>
              </w:rPr>
              <w:t>the chosen</w:t>
            </w:r>
            <w:r w:rsidR="00D07B8C">
              <w:rPr>
                <w:lang w:val="en-US"/>
              </w:rPr>
              <w:t xml:space="preserve"> </w:t>
            </w:r>
            <w:r w:rsidR="00A7637F">
              <w:rPr>
                <w:lang w:val="en-US"/>
              </w:rPr>
              <w:t>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1FF27337" w:rsidR="007F7C01" w:rsidRDefault="009E1F20" w:rsidP="00461976">
            <w:pPr>
              <w:spacing w:line="276" w:lineRule="auto"/>
              <w:jc w:val="both"/>
              <w:rPr>
                <w:lang w:val="en-US"/>
              </w:rPr>
            </w:pPr>
            <w:r>
              <w:rPr>
                <w:lang w:val="en-US"/>
              </w:rPr>
              <w:t>T</w:t>
            </w:r>
            <w:r w:rsidR="007F7C01">
              <w:rPr>
                <w:lang w:val="en-US"/>
              </w:rPr>
              <w:t>his value</w:t>
            </w:r>
            <w:r>
              <w:rPr>
                <w:lang w:val="en-US"/>
              </w:rPr>
              <w:t xml:space="preserve"> will be calculated</w:t>
            </w:r>
            <w:r w:rsidR="007F7C01">
              <w:rPr>
                <w:lang w:val="en-US"/>
              </w:rPr>
              <w:t xml:space="preserv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35" w:name="_Toc59134580"/>
      <w:r>
        <w:rPr>
          <w:lang w:val="en-US"/>
        </w:rPr>
        <w:lastRenderedPageBreak/>
        <w:t>Population</w:t>
      </w:r>
      <w:bookmarkEnd w:id="29"/>
      <w:bookmarkEnd w:id="30"/>
      <w:bookmarkEnd w:id="35"/>
    </w:p>
    <w:p w14:paraId="2ECA5BF3" w14:textId="27B5845C" w:rsidR="00D76BF6" w:rsidRDefault="00F551E4" w:rsidP="005A6881">
      <w:pPr>
        <w:ind w:firstLine="576"/>
        <w:jc w:val="both"/>
        <w:rPr>
          <w:lang w:val="en-US"/>
        </w:rPr>
      </w:pPr>
      <w:bookmarkStart w:id="36" w:name="_Ref58687985"/>
      <w:bookmarkStart w:id="37"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49DB21B3" w14:textId="5B65EB3D" w:rsidR="000B2087" w:rsidRDefault="00503BF3" w:rsidP="00503BF3">
      <w:pPr>
        <w:pStyle w:val="UOB-Headings"/>
        <w:rPr>
          <w:lang w:val="en-US"/>
        </w:rPr>
      </w:pPr>
      <w:bookmarkStart w:id="38" w:name="_Toc59134581"/>
      <w:r>
        <w:rPr>
          <w:lang w:val="en-US"/>
        </w:rPr>
        <w:t>Research Study Tools</w:t>
      </w:r>
      <w:bookmarkEnd w:id="36"/>
      <w:bookmarkEnd w:id="37"/>
      <w:bookmarkEnd w:id="38"/>
    </w:p>
    <w:p w14:paraId="0BA06CCC" w14:textId="5F53CDE5" w:rsidR="005F46B4" w:rsidRDefault="004E142E" w:rsidP="005F46B4">
      <w:pPr>
        <w:ind w:firstLine="576"/>
        <w:jc w:val="both"/>
        <w:rPr>
          <w:lang w:val="en-US"/>
        </w:rPr>
      </w:pPr>
      <w:bookmarkStart w:id="39" w:name="_Ref58687988"/>
      <w:bookmarkStart w:id="40" w:name="_Ref58688030"/>
      <w:r>
        <w:rPr>
          <w:lang w:val="en-US"/>
        </w:rPr>
        <w:t>This</w:t>
      </w:r>
      <w:r w:rsidR="009360E6">
        <w:rPr>
          <w:lang w:val="en-US"/>
        </w:rPr>
        <w:t xml:space="preserve"> section</w:t>
      </w:r>
      <w:r>
        <w:rPr>
          <w:lang w:val="en-US"/>
        </w:rPr>
        <w:t xml:space="preserve"> </w:t>
      </w:r>
      <w:r w:rsidR="009360E6">
        <w:rPr>
          <w:lang w:val="en-US"/>
        </w:rPr>
        <w:t>illustrate</w:t>
      </w:r>
      <w:r>
        <w:rPr>
          <w:lang w:val="en-US"/>
        </w:rPr>
        <w:t>s</w:t>
      </w:r>
      <w:r w:rsidR="009360E6">
        <w:rPr>
          <w:lang w:val="en-US"/>
        </w:rPr>
        <w:t xml:space="preserve"> how the data </w:t>
      </w:r>
      <w:r w:rsidR="005F46B4">
        <w:rPr>
          <w:lang w:val="en-US"/>
        </w:rPr>
        <w:t>will be</w:t>
      </w:r>
      <w:r w:rsidR="009360E6">
        <w:rPr>
          <w:lang w:val="en-US"/>
        </w:rPr>
        <w:t xml:space="preserve"> </w:t>
      </w:r>
      <w:r w:rsidR="00EB5DE4">
        <w:rPr>
          <w:lang w:val="en-US"/>
        </w:rPr>
        <w:t>extracted</w:t>
      </w:r>
      <w:r w:rsidR="009360E6">
        <w:rPr>
          <w:lang w:val="en-US"/>
        </w:rPr>
        <w:t xml:space="preserve"> and </w:t>
      </w:r>
      <w:r w:rsidR="00D76BF6">
        <w:rPr>
          <w:lang w:val="en-US"/>
        </w:rPr>
        <w:t xml:space="preserve">the </w:t>
      </w:r>
      <w:r w:rsidR="009360E6">
        <w:rPr>
          <w:lang w:val="en-US"/>
        </w:rPr>
        <w:t xml:space="preserve">tools </w:t>
      </w:r>
      <w:r w:rsidR="00D76BF6">
        <w:rPr>
          <w:lang w:val="en-US"/>
        </w:rPr>
        <w:t xml:space="preserve">that </w:t>
      </w:r>
      <w:r w:rsidR="009360E6">
        <w:rPr>
          <w:lang w:val="en-US"/>
        </w:rPr>
        <w:t xml:space="preserve">will be used to conduct the statistical analysis </w:t>
      </w:r>
      <w:r w:rsidR="006575ED">
        <w:rPr>
          <w:lang w:val="en-US"/>
        </w:rPr>
        <w:t>for</w:t>
      </w:r>
      <w:r w:rsidR="009360E6">
        <w:rPr>
          <w:lang w:val="en-US"/>
        </w:rPr>
        <w:t xml:space="preserve"> this research.</w:t>
      </w:r>
    </w:p>
    <w:p w14:paraId="12BEF1DA" w14:textId="5F08F439" w:rsidR="005F46B4" w:rsidRDefault="005F46B4" w:rsidP="005F46B4">
      <w:pPr>
        <w:pStyle w:val="UOB-Subheadings"/>
        <w:rPr>
          <w:lang w:val="en-US"/>
        </w:rPr>
      </w:pPr>
      <w:bookmarkStart w:id="41" w:name="_Toc59134582"/>
      <w:r>
        <w:rPr>
          <w:lang w:val="en-US"/>
        </w:rPr>
        <w:t>Data</w:t>
      </w:r>
      <w:r w:rsidR="00941C38">
        <w:rPr>
          <w:lang w:val="en-US"/>
        </w:rPr>
        <w:t xml:space="preserve"> and Variable</w:t>
      </w:r>
      <w:r>
        <w:rPr>
          <w:lang w:val="en-US"/>
        </w:rPr>
        <w:t xml:space="preserve"> Extraction</w:t>
      </w:r>
      <w:bookmarkEnd w:id="41"/>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t>Hospital Beds per Thousand</w:t>
      </w:r>
      <w:r w:rsidR="00EB6C54">
        <w:rPr>
          <w:lang w:val="en-US"/>
        </w:rPr>
        <w:t xml:space="preserve"> – the </w:t>
      </w:r>
      <w:r w:rsidR="000C46D1">
        <w:rPr>
          <w:lang w:val="en-US"/>
        </w:rPr>
        <w:t>number of hospital beds per 1,000 people</w:t>
      </w:r>
    </w:p>
    <w:p w14:paraId="1E2004A7" w14:textId="2ADEFD38" w:rsidR="00352B43" w:rsidRDefault="00352B43" w:rsidP="009315C7">
      <w:pPr>
        <w:ind w:firstLine="576"/>
        <w:jc w:val="both"/>
        <w:rPr>
          <w:lang w:val="en-US"/>
        </w:rPr>
      </w:pPr>
      <w:r>
        <w:rPr>
          <w:lang w:val="en-US"/>
        </w:rPr>
        <w:lastRenderedPageBreak/>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w:t>
      </w:r>
      <w:r w:rsidR="006B47B6">
        <w:rPr>
          <w:lang w:val="en-US"/>
        </w:rPr>
        <w:t xml:space="preserve">the </w:t>
      </w:r>
      <w:r>
        <w:rPr>
          <w:lang w:val="en-US"/>
        </w:rPr>
        <w:t xml:space="preserve">statistical analysis </w:t>
      </w:r>
      <w:r w:rsidR="000F7D58">
        <w:rPr>
          <w:lang w:val="en-US"/>
        </w:rPr>
        <w:t>to</w:t>
      </w:r>
      <w:r>
        <w:rPr>
          <w:lang w:val="en-US"/>
        </w:rPr>
        <w:t xml:space="preserve"> produce factors related to </w:t>
      </w:r>
      <w:r w:rsidR="006B47B6">
        <w:rPr>
          <w:lang w:val="en-US"/>
        </w:rPr>
        <w:t xml:space="preserve">this </w:t>
      </w:r>
      <w:r>
        <w:rPr>
          <w:lang w:val="en-US"/>
        </w:rPr>
        <w:t>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64DF574C" w:rsidR="000F7D58" w:rsidRPr="000F7D58" w:rsidRDefault="000F7D58" w:rsidP="004840BE">
      <w:pPr>
        <w:pStyle w:val="UOB-FigStyle"/>
        <w:spacing w:after="0" w:line="360" w:lineRule="auto"/>
        <w:rPr>
          <w:b w:val="0"/>
          <w:bCs/>
          <w:lang w:val="en-US"/>
        </w:rPr>
      </w:pPr>
      <w:bookmarkStart w:id="42" w:name="_Ref59114106"/>
      <w:bookmarkStart w:id="43" w:name="_Ref59114068"/>
      <w:bookmarkStart w:id="44" w:name="_Toc59134599"/>
      <w:r>
        <w:t>Table (</w:t>
      </w:r>
      <w:fldSimple w:instr=" SEQ Table_( \* ARABIC ">
        <w:r>
          <w:rPr>
            <w:noProof/>
          </w:rPr>
          <w:t>2</w:t>
        </w:r>
      </w:fldSimple>
      <w:bookmarkEnd w:id="42"/>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43"/>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44"/>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68326439" w14:textId="77777777" w:rsidR="006B47B6" w:rsidRPr="00D76BF6" w:rsidRDefault="006B47B6" w:rsidP="00AD578D">
      <w:pPr>
        <w:pStyle w:val="UOB-Body"/>
      </w:pPr>
      <w:bookmarkStart w:id="45" w:name="_Toc59134583"/>
    </w:p>
    <w:p w14:paraId="463A2351" w14:textId="1AC08EC9" w:rsidR="005F46B4" w:rsidRDefault="005F46B4" w:rsidP="005F46B4">
      <w:pPr>
        <w:pStyle w:val="UOB-Subheadings"/>
        <w:rPr>
          <w:lang w:val="en-US"/>
        </w:rPr>
      </w:pPr>
      <w:r>
        <w:rPr>
          <w:lang w:val="en-US"/>
        </w:rPr>
        <w:t>Other Study Tools</w:t>
      </w:r>
      <w:bookmarkEnd w:id="45"/>
    </w:p>
    <w:p w14:paraId="251E73AA" w14:textId="703BC92D" w:rsidR="00DE19DA" w:rsidRDefault="00F439C6" w:rsidP="00992B77">
      <w:pPr>
        <w:ind w:firstLine="576"/>
        <w:jc w:val="both"/>
        <w:rPr>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 will be utilized.</w:t>
      </w:r>
    </w:p>
    <w:p w14:paraId="40A1C7D2" w14:textId="77777777" w:rsidR="006B47B6" w:rsidRDefault="006B47B6" w:rsidP="00AD578D">
      <w:pPr>
        <w:pStyle w:val="UOB-Body"/>
      </w:pPr>
    </w:p>
    <w:p w14:paraId="210C9FC5" w14:textId="1AA96507" w:rsidR="00503BF3" w:rsidRDefault="00503BF3" w:rsidP="00503BF3">
      <w:pPr>
        <w:pStyle w:val="UOB-Headings"/>
        <w:rPr>
          <w:lang w:val="en-US"/>
        </w:rPr>
      </w:pPr>
      <w:bookmarkStart w:id="46" w:name="_Toc59134584"/>
      <w:r>
        <w:rPr>
          <w:lang w:val="en-US"/>
        </w:rPr>
        <w:t>Data Collection and Procedures</w:t>
      </w:r>
      <w:bookmarkEnd w:id="39"/>
      <w:bookmarkEnd w:id="40"/>
      <w:bookmarkEnd w:id="46"/>
    </w:p>
    <w:p w14:paraId="042CEDC2" w14:textId="3A451C8D" w:rsidR="00F31F4F" w:rsidRDefault="00F31F4F" w:rsidP="005B4523">
      <w:pPr>
        <w:ind w:firstLine="576"/>
        <w:jc w:val="both"/>
        <w:rPr>
          <w:lang w:val="en-US"/>
        </w:rPr>
      </w:pPr>
      <w:bookmarkStart w:id="47" w:name="_Ref58687991"/>
      <w:bookmarkStart w:id="48"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DD78E6" w:rsidRPr="00AD578D">
        <w:rPr>
          <w:lang w:val="en-US"/>
        </w:rPr>
        <w:t>extracted into CSV format and loaded into the data analysis tool</w:t>
      </w:r>
      <w:r w:rsidR="00DD78E6">
        <w:rPr>
          <w:lang w:val="en-US"/>
        </w:rPr>
        <w:t xml:space="preserve">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08651B14" w:rsidR="005B4523" w:rsidRDefault="00EE3DC3" w:rsidP="0045085A">
      <w:pPr>
        <w:keepNext/>
        <w:spacing w:line="276" w:lineRule="auto"/>
        <w:jc w:val="center"/>
      </w:pPr>
      <w:r w:rsidRPr="00EE3DC3">
        <w:rPr>
          <w:bCs w:val="0"/>
        </w:rPr>
        <w:lastRenderedPageBreak/>
        <w:t xml:space="preserve"> </w:t>
      </w:r>
      <w:r>
        <w:rPr>
          <w:bCs w:val="0"/>
          <w:noProof/>
        </w:rPr>
        <w:drawing>
          <wp:inline distT="0" distB="0" distL="0" distR="0" wp14:anchorId="30E4B327" wp14:editId="14D682CF">
            <wp:extent cx="3807511" cy="21600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07511" cy="2160000"/>
                    </a:xfrm>
                    <a:prstGeom prst="rect">
                      <a:avLst/>
                    </a:prstGeom>
                    <a:noFill/>
                    <a:ln>
                      <a:noFill/>
                    </a:ln>
                  </pic:spPr>
                </pic:pic>
              </a:graphicData>
            </a:graphic>
          </wp:inline>
        </w:drawing>
      </w:r>
    </w:p>
    <w:p w14:paraId="6AF48DD3" w14:textId="7AE75F15" w:rsidR="005B4523" w:rsidRPr="005B4523" w:rsidRDefault="005B4523" w:rsidP="0045085A">
      <w:pPr>
        <w:pStyle w:val="UOB-FigStyle"/>
        <w:rPr>
          <w:b w:val="0"/>
          <w:bCs/>
          <w:lang w:val="en-US"/>
        </w:rPr>
      </w:pPr>
      <w:bookmarkStart w:id="49" w:name="_Ref59079091"/>
      <w:bookmarkStart w:id="50" w:name="_Toc59134605"/>
      <w:r w:rsidRPr="00EE3DC3">
        <w:t xml:space="preserve">Fig. </w:t>
      </w:r>
      <w:r w:rsidR="00EE4636" w:rsidRPr="00EE3DC3">
        <w:fldChar w:fldCharType="begin"/>
      </w:r>
      <w:r w:rsidR="00EE4636" w:rsidRPr="00AD578D">
        <w:instrText xml:space="preserve"> SEQ Fig. \* ARABIC </w:instrText>
      </w:r>
      <w:r w:rsidR="00EE4636" w:rsidRPr="00AD578D">
        <w:fldChar w:fldCharType="separate"/>
      </w:r>
      <w:r w:rsidR="00B66B1A" w:rsidRPr="00EE3DC3">
        <w:rPr>
          <w:noProof/>
        </w:rPr>
        <w:t>2</w:t>
      </w:r>
      <w:r w:rsidR="00EE4636" w:rsidRPr="00EE3DC3">
        <w:rPr>
          <w:noProof/>
        </w:rPr>
        <w:fldChar w:fldCharType="end"/>
      </w:r>
      <w:bookmarkEnd w:id="49"/>
      <w:r w:rsidRPr="00EE3DC3">
        <w:rPr>
          <w:lang w:val="en-US"/>
        </w:rPr>
        <w:t>:</w:t>
      </w:r>
      <w:r w:rsidRPr="00EE3DC3">
        <w:rPr>
          <w:b w:val="0"/>
          <w:bCs/>
          <w:lang w:val="en-US"/>
        </w:rPr>
        <w:t xml:space="preserve"> High-</w:t>
      </w:r>
      <w:r w:rsidR="00D3479C" w:rsidRPr="00EE3DC3">
        <w:rPr>
          <w:b w:val="0"/>
          <w:bCs/>
          <w:lang w:val="en-US"/>
        </w:rPr>
        <w:t>L</w:t>
      </w:r>
      <w:r w:rsidRPr="00EE3DC3">
        <w:rPr>
          <w:b w:val="0"/>
          <w:bCs/>
          <w:lang w:val="en-US"/>
        </w:rPr>
        <w:t>evel Data Collection Procedure</w:t>
      </w:r>
      <w:bookmarkEnd w:id="50"/>
    </w:p>
    <w:p w14:paraId="6F95713E" w14:textId="1B027BC3" w:rsidR="00503BF3" w:rsidRPr="00503BF3" w:rsidRDefault="00503BF3" w:rsidP="00503BF3">
      <w:pPr>
        <w:pStyle w:val="UOB-Headings"/>
        <w:rPr>
          <w:lang w:val="en-US"/>
        </w:rPr>
      </w:pPr>
      <w:bookmarkStart w:id="51" w:name="_Ref59125275"/>
      <w:bookmarkStart w:id="52" w:name="_Toc59134585"/>
      <w:r>
        <w:rPr>
          <w:lang w:val="en-US"/>
        </w:rPr>
        <w:t xml:space="preserve">Statistical </w:t>
      </w:r>
      <w:r w:rsidR="00AE5EE2">
        <w:rPr>
          <w:lang w:val="en-US"/>
        </w:rPr>
        <w:t xml:space="preserve">Analysis </w:t>
      </w:r>
      <w:r>
        <w:rPr>
          <w:lang w:val="en-US"/>
        </w:rPr>
        <w:t>Approach</w:t>
      </w:r>
      <w:bookmarkEnd w:id="47"/>
      <w:bookmarkEnd w:id="48"/>
      <w:bookmarkEnd w:id="51"/>
      <w:bookmarkEnd w:id="52"/>
    </w:p>
    <w:p w14:paraId="35459455" w14:textId="35809B17" w:rsidR="00C50FC2" w:rsidRDefault="00757A24" w:rsidP="001E650A">
      <w:pPr>
        <w:ind w:firstLine="576"/>
        <w:jc w:val="both"/>
        <w:rPr>
          <w:lang w:val="en-US"/>
        </w:rPr>
      </w:pPr>
      <w:r>
        <w:rPr>
          <w:lang w:val="en-US"/>
        </w:rPr>
        <w:t xml:space="preserve">This </w:t>
      </w:r>
      <w:r w:rsidR="00015DEA">
        <w:rPr>
          <w:lang w:val="en-US"/>
        </w:rPr>
        <w:t>section</w:t>
      </w:r>
      <w:r>
        <w:rPr>
          <w:lang w:val="en-US"/>
        </w:rPr>
        <w:t xml:space="preserve"> </w:t>
      </w:r>
      <w:r w:rsidR="00015DEA">
        <w:rPr>
          <w:lang w:val="en-US"/>
        </w:rPr>
        <w:t>illustrate</w:t>
      </w:r>
      <w:r>
        <w:rPr>
          <w:lang w:val="en-US"/>
        </w:rPr>
        <w:t>s</w:t>
      </w:r>
      <w:r w:rsidR="00015DEA">
        <w:rPr>
          <w:lang w:val="en-US"/>
        </w:rPr>
        <w:t xml:space="preserve"> the statistical analysis that will be implemented in </w:t>
      </w:r>
      <w:r w:rsidR="00040E14">
        <w:rPr>
          <w:lang w:val="en-US"/>
        </w:rPr>
        <w:t>this</w:t>
      </w:r>
      <w:r w:rsidR="00015DEA">
        <w:rPr>
          <w:lang w:val="en-US"/>
        </w:rPr>
        <w:t xml:space="preserve"> research, </w:t>
      </w:r>
      <w:r w:rsidR="00CD4C87">
        <w:rPr>
          <w:lang w:val="en-US"/>
        </w:rPr>
        <w:t xml:space="preserve">including the research </w:t>
      </w:r>
      <w:r w:rsidR="00015DEA">
        <w:rPr>
          <w:lang w:val="en-US"/>
        </w:rPr>
        <w:t xml:space="preserve">factors </w:t>
      </w:r>
      <w:r w:rsidR="00CD4C87">
        <w:rPr>
          <w:lang w:val="en-US"/>
        </w:rPr>
        <w:t>considered</w:t>
      </w:r>
      <w:r w:rsidR="00015DEA">
        <w:rPr>
          <w:lang w:val="en-US"/>
        </w:rPr>
        <w:t>.</w:t>
      </w:r>
    </w:p>
    <w:p w14:paraId="38EC8884" w14:textId="041A9880" w:rsidR="003C5CC4" w:rsidRDefault="003C5CC4" w:rsidP="003C5CC4">
      <w:pPr>
        <w:pStyle w:val="UOB-Subheadings"/>
        <w:rPr>
          <w:lang w:val="en-US"/>
        </w:rPr>
      </w:pPr>
      <w:bookmarkStart w:id="53" w:name="_Toc59134586"/>
      <w:r>
        <w:rPr>
          <w:lang w:val="en-US"/>
        </w:rPr>
        <w:t>COVID-19 Prediction Model</w:t>
      </w:r>
      <w:bookmarkEnd w:id="53"/>
    </w:p>
    <w:p w14:paraId="7E771C0A" w14:textId="00E16E07"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 xml:space="preserve">The timeframe of </w:t>
      </w:r>
      <w:r w:rsidR="006B47B6">
        <w:rPr>
          <w:lang w:val="en-US"/>
        </w:rPr>
        <w:t xml:space="preserve">the </w:t>
      </w:r>
      <w:r>
        <w:rPr>
          <w:lang w:val="en-US"/>
        </w:rPr>
        <w:t xml:space="preserve">historical data will start from the first recorded case, </w:t>
      </w:r>
      <w:r w:rsidR="00EE3DC3">
        <w:rPr>
          <w:lang w:val="en-US"/>
        </w:rPr>
        <w:t xml:space="preserve">the </w:t>
      </w:r>
      <w:r w:rsidRPr="00EE3DC3">
        <w:rPr>
          <w:lang w:val="en-US"/>
        </w:rPr>
        <w:t>24</w:t>
      </w:r>
      <w:r w:rsidR="00EE3DC3" w:rsidRPr="00AD578D">
        <w:rPr>
          <w:vertAlign w:val="superscript"/>
          <w:lang w:val="en-US"/>
        </w:rPr>
        <w:t>th</w:t>
      </w:r>
      <w:r w:rsidR="00EE3DC3" w:rsidRPr="00AD578D">
        <w:rPr>
          <w:lang w:val="en-US"/>
        </w:rPr>
        <w:t xml:space="preserve"> of</w:t>
      </w:r>
      <w:r w:rsidRPr="00EE3DC3">
        <w:rPr>
          <w:lang w:val="en-US"/>
        </w:rPr>
        <w:t xml:space="preserve"> February 2020, until the 29</w:t>
      </w:r>
      <w:r w:rsidRPr="00EE3DC3">
        <w:rPr>
          <w:vertAlign w:val="superscript"/>
          <w:lang w:val="en-US"/>
        </w:rPr>
        <w:t>th</w:t>
      </w:r>
      <w:r w:rsidRPr="00EE3DC3">
        <w:rPr>
          <w:lang w:val="en-US"/>
        </w:rPr>
        <w:t xml:space="preserve"> of July 2020.</w:t>
      </w:r>
      <w:r w:rsidRPr="00AD578D">
        <w:rPr>
          <w:lang w:val="en-US"/>
        </w:rPr>
        <w:t xml:space="preserve"> </w:t>
      </w:r>
      <w:r w:rsidR="00A01D31" w:rsidRPr="00AD578D">
        <w:rPr>
          <w:lang w:val="en-US"/>
        </w:rPr>
        <w:t>This</w:t>
      </w:r>
      <w:r w:rsidRPr="00AD578D">
        <w:rPr>
          <w:lang w:val="en-US"/>
        </w:rPr>
        <w:t xml:space="preserve"> data</w:t>
      </w:r>
      <w:r w:rsidR="00A01D31" w:rsidRPr="00AD578D">
        <w:rPr>
          <w:lang w:val="en-US"/>
        </w:rPr>
        <w:t xml:space="preserve"> will be used a</w:t>
      </w:r>
      <w:r w:rsidRPr="00AD578D">
        <w:rPr>
          <w:lang w:val="en-US"/>
        </w:rPr>
        <w:t xml:space="preserve">s training data to generate a prediction model and then project the total number of cases for the next three months (90 days) – hence </w:t>
      </w:r>
      <w:r w:rsidR="00A01D31" w:rsidRPr="00AD578D">
        <w:rPr>
          <w:lang w:val="en-US"/>
        </w:rPr>
        <w:t xml:space="preserve">the </w:t>
      </w:r>
      <w:r w:rsidRPr="00AD578D">
        <w:rPr>
          <w:lang w:val="en-US"/>
        </w:rPr>
        <w:t>projection timeframe will start and include the 30</w:t>
      </w:r>
      <w:r w:rsidRPr="00AD578D">
        <w:rPr>
          <w:vertAlign w:val="superscript"/>
          <w:lang w:val="en-US"/>
        </w:rPr>
        <w:t>th</w:t>
      </w:r>
      <w:r w:rsidRPr="00AD578D">
        <w:rPr>
          <w:lang w:val="en-US"/>
        </w:rPr>
        <w:t xml:space="preserve"> of July 2020 until (and including) the 27</w:t>
      </w:r>
      <w:r w:rsidRPr="00AD578D">
        <w:rPr>
          <w:vertAlign w:val="superscript"/>
          <w:lang w:val="en-US"/>
        </w:rPr>
        <w:t>th</w:t>
      </w:r>
      <w:r w:rsidRPr="00AD578D">
        <w:rPr>
          <w:lang w:val="en-US"/>
        </w:rPr>
        <w:t xml:space="preserve"> of October 2020. The data will be </w:t>
      </w:r>
      <w:r w:rsidR="002F7A64" w:rsidRPr="00AD578D">
        <w:rPr>
          <w:lang w:val="en-US"/>
        </w:rPr>
        <w:t>sorted chronologically as time-</w:t>
      </w:r>
      <w:r w:rsidR="002F7A64">
        <w:rPr>
          <w:lang w:val="en-US"/>
        </w:rPr>
        <w:t xml:space="preserve">series data </w:t>
      </w:r>
      <w:r>
        <w:rPr>
          <w:lang w:val="en-US"/>
        </w:rPr>
        <w:t>and formatted into the following structure to generate the model:</w:t>
      </w:r>
    </w:p>
    <w:p w14:paraId="3A7B94C2" w14:textId="26385A74"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r w:rsidR="00A01D31">
        <w:rPr>
          <w:lang w:val="en-US"/>
        </w:rPr>
        <w:t>.</w:t>
      </w:r>
    </w:p>
    <w:p w14:paraId="3206AA53" w14:textId="5AF2CDC2"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r w:rsidR="00A01D31">
        <w:rPr>
          <w:lang w:val="en-US"/>
        </w:rPr>
        <w:t>.</w:t>
      </w:r>
    </w:p>
    <w:p w14:paraId="4C237167" w14:textId="2D179497" w:rsidR="002F7A64" w:rsidRDefault="002F7A64" w:rsidP="002F7A64">
      <w:pPr>
        <w:ind w:firstLine="576"/>
        <w:jc w:val="both"/>
        <w:rPr>
          <w:lang w:val="en-US"/>
        </w:rPr>
      </w:pPr>
      <w:r>
        <w:rPr>
          <w:lang w:val="en-US"/>
        </w:rPr>
        <w:t xml:space="preserve">After extraction and preparation of COVID-19 data, </w:t>
      </w:r>
      <w:r w:rsidR="00A01D31">
        <w:rPr>
          <w:lang w:val="en-US"/>
        </w:rPr>
        <w:t>the</w:t>
      </w:r>
      <w:r>
        <w:rPr>
          <w:lang w:val="en-US"/>
        </w:rPr>
        <w:t xml:space="preserve"> Logistic Growth Model</w:t>
      </w:r>
      <w:r w:rsidR="00A01D31">
        <w:rPr>
          <w:lang w:val="en-US"/>
        </w:rPr>
        <w:t xml:space="preserve"> will be used</w:t>
      </w:r>
      <w:r>
        <w:rPr>
          <w:lang w:val="en-US"/>
        </w:rPr>
        <w:t xml:space="preserve">, as defined in </w:t>
      </w:r>
      <w:r w:rsidR="00A01D31">
        <w:rPr>
          <w:lang w:val="en-US"/>
        </w:rPr>
        <w:t xml:space="preserve">the </w:t>
      </w:r>
      <w:r>
        <w:rPr>
          <w:lang w:val="en-US"/>
        </w:rPr>
        <w:t xml:space="preserve">scenario, to generate a </w:t>
      </w:r>
      <w:r>
        <w:rPr>
          <w:lang w:val="en-US"/>
        </w:rPr>
        <w:lastRenderedPageBreak/>
        <w:t>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262F31E1" w:rsidR="00C37E83" w:rsidRDefault="003B7EA0" w:rsidP="00C37E83">
      <w:pPr>
        <w:ind w:firstLine="576"/>
        <w:jc w:val="both"/>
        <w:rPr>
          <w:lang w:val="en-US"/>
        </w:rPr>
      </w:pPr>
      <w:r>
        <w:rPr>
          <w:lang w:val="en-US"/>
        </w:rPr>
        <w:t xml:space="preserve">The Logistic Growth Model that </w:t>
      </w:r>
      <w:r w:rsidR="00EE3DC3">
        <w:rPr>
          <w:lang w:val="en-US"/>
        </w:rPr>
        <w:t xml:space="preserve">will be used </w:t>
      </w:r>
      <w:r>
        <w:rPr>
          <w:lang w:val="en-US"/>
        </w:rPr>
        <w:t xml:space="preserve">in </w:t>
      </w:r>
      <w:r w:rsidR="00A01D31">
        <w:rPr>
          <w:lang w:val="en-US"/>
        </w:rPr>
        <w:t xml:space="preserve">this </w:t>
      </w:r>
      <w:r>
        <w:rPr>
          <w:lang w:val="en-US"/>
        </w:rPr>
        <w:t>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2C8F67BA" w:rsidR="003B7EA0" w:rsidRPr="006F665F" w:rsidRDefault="003B7EA0" w:rsidP="00F05DDD">
      <w:pPr>
        <w:ind w:firstLine="576"/>
        <w:jc w:val="both"/>
        <w:rPr>
          <w:lang w:val="en-US"/>
        </w:rPr>
      </w:pPr>
      <m:oMathPara>
        <m:oMathParaPr>
          <m:jc m:val="center"/>
        </m:oMathParaPr>
        <m:oMath>
          <m:r>
            <w:rPr>
              <w:rFonts w:ascii="Cambria Math" w:hAnsi="Cambria Math"/>
              <w:lang w:val="en-US"/>
            </w:rPr>
            <m:t>Y=f(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54" w:name="_Ref59122375"/>
      <w:bookmarkStart w:id="55" w:name="_Toc59134613"/>
      <w:r>
        <w:t xml:space="preserve">Equation </w:t>
      </w:r>
      <w:fldSimple w:instr=" SEQ Equation \* ARABIC ">
        <w:r w:rsidR="00457EA0">
          <w:rPr>
            <w:noProof/>
          </w:rPr>
          <w:t>1</w:t>
        </w:r>
      </w:fldSimple>
      <w:bookmarkEnd w:id="54"/>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55"/>
    </w:p>
    <w:p w14:paraId="25AB49E1" w14:textId="487856FF" w:rsidR="001E650A" w:rsidRDefault="001E650A" w:rsidP="001E650A">
      <w:pPr>
        <w:pStyle w:val="UOB-Subheadings"/>
        <w:rPr>
          <w:lang w:val="en-US"/>
        </w:rPr>
      </w:pPr>
      <w:bookmarkStart w:id="56" w:name="_Toc59134587"/>
      <w:r>
        <w:rPr>
          <w:lang w:val="en-US"/>
        </w:rPr>
        <w:t>Statistical Calculation of Study Factors</w:t>
      </w:r>
      <w:bookmarkEnd w:id="56"/>
    </w:p>
    <w:p w14:paraId="516A8927" w14:textId="437E0014" w:rsidR="009B1156" w:rsidRDefault="009B1156" w:rsidP="001E650A">
      <w:pPr>
        <w:ind w:firstLine="576"/>
        <w:jc w:val="both"/>
        <w:rPr>
          <w:lang w:val="en-US"/>
        </w:rPr>
      </w:pPr>
      <w:r>
        <w:rPr>
          <w:lang w:val="en-US"/>
        </w:rPr>
        <w:t xml:space="preserve">Several research factors are not publicly available for direct use and for this reason, </w:t>
      </w:r>
      <w:r w:rsidR="00A01D31">
        <w:rPr>
          <w:lang w:val="en-US"/>
        </w:rPr>
        <w:t>the</w:t>
      </w:r>
      <w:r>
        <w:rPr>
          <w:lang w:val="en-US"/>
        </w:rPr>
        <w:t xml:space="preserve"> statistical approaches </w:t>
      </w:r>
      <w:r w:rsidR="00A01D31">
        <w:rPr>
          <w:lang w:val="en-US"/>
        </w:rPr>
        <w:t xml:space="preserve">in this research </w:t>
      </w:r>
      <w:r w:rsidR="00EE3DC3">
        <w:rPr>
          <w:lang w:val="en-US"/>
        </w:rPr>
        <w:t>are</w:t>
      </w:r>
      <w:r w:rsidR="00A01D31">
        <w:rPr>
          <w:lang w:val="en-US"/>
        </w:rPr>
        <w:t xml:space="preserve"> </w:t>
      </w:r>
      <w:r w:rsidR="00C8697C" w:rsidRPr="00C8697C">
        <w:rPr>
          <w:lang w:val="en-US"/>
        </w:rPr>
        <w:t xml:space="preserve">devised </w:t>
      </w:r>
      <w:r>
        <w:rPr>
          <w:lang w:val="en-US"/>
        </w:rPr>
        <w:t>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t>Given that</w:t>
      </w:r>
      <w:r w:rsidR="001E650A">
        <w:rPr>
          <w:lang w:val="en-US"/>
        </w:rPr>
        <w:t xml:space="preserve"> the total number of hospital beds in the Kingdom of Bahrain could not be extracted from previous studies or reports, it will be </w:t>
      </w:r>
      <w:r w:rsidR="001E650A">
        <w:rPr>
          <w:lang w:val="en-US"/>
        </w:rPr>
        <w:lastRenderedPageBreak/>
        <w:t xml:space="preserve">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A46E1A"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57" w:name="_Ref59126174"/>
      <w:bookmarkStart w:id="58" w:name="_Toc59134614"/>
      <w:r>
        <w:t xml:space="preserve">Equation </w:t>
      </w:r>
      <w:fldSimple w:instr=" SEQ Equation \* ARABIC ">
        <w:r w:rsidR="00457EA0">
          <w:rPr>
            <w:noProof/>
          </w:rPr>
          <w:t>2</w:t>
        </w:r>
      </w:fldSimple>
      <w:bookmarkEnd w:id="57"/>
      <w:r>
        <w:t>:</w:t>
      </w:r>
      <w:r w:rsidRPr="00B31F7B">
        <w:rPr>
          <w:b w:val="0"/>
          <w:bCs/>
        </w:rPr>
        <w:t xml:space="preserve"> Calculation of Total Hospital Beds</w:t>
      </w:r>
      <w:bookmarkEnd w:id="58"/>
    </w:p>
    <w:p w14:paraId="429BCC98" w14:textId="061B5D4C"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w:t>
      </w:r>
      <w:r w:rsidR="00C8697C">
        <w:rPr>
          <w:lang w:val="en-US"/>
        </w:rPr>
        <w:t xml:space="preserve"> </w:t>
      </w:r>
      <w:r w:rsidR="00EE3DC3">
        <w:rPr>
          <w:lang w:val="en-US"/>
        </w:rPr>
        <w:t xml:space="preserve">that </w:t>
      </w:r>
      <w:r w:rsidR="00BB70A6">
        <w:rPr>
          <w:lang w:val="en-US"/>
        </w:rPr>
        <w:t xml:space="preserve">can actually be utilized </w:t>
      </w:r>
      <w:r w:rsidR="001B681C">
        <w:rPr>
          <w:lang w:val="en-US"/>
        </w:rPr>
        <w:t xml:space="preserve">in the treatment of </w:t>
      </w:r>
      <w:r w:rsidR="00BB70A6">
        <w:rPr>
          <w:lang w:val="en-US"/>
        </w:rPr>
        <w:t>COVID-19 cases</w:t>
      </w:r>
      <w:r w:rsidR="00EE3DC3">
        <w:rPr>
          <w:lang w:val="en-US"/>
        </w:rPr>
        <w:t>, will be calculated</w:t>
      </w:r>
      <w:r w:rsidR="00BB70A6">
        <w:rPr>
          <w:lang w:val="en-US"/>
        </w:rPr>
        <w:t xml:space="preserve">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A46E1A"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59" w:name="_Ref59128620"/>
      <w:bookmarkStart w:id="60" w:name="_Toc59134615"/>
      <w:r>
        <w:t xml:space="preserve">Equation </w:t>
      </w:r>
      <w:fldSimple w:instr=" SEQ Equation \* ARABIC ">
        <w:r w:rsidR="00457EA0">
          <w:rPr>
            <w:noProof/>
          </w:rPr>
          <w:t>3</w:t>
        </w:r>
      </w:fldSimple>
      <w:bookmarkEnd w:id="59"/>
      <w:r>
        <w:t>:</w:t>
      </w:r>
      <w:r w:rsidRPr="00DA61E3">
        <w:rPr>
          <w:b w:val="0"/>
          <w:bCs/>
        </w:rPr>
        <w:t xml:space="preserve"> Calculation of Available Hospital Beds</w:t>
      </w:r>
      <w:bookmarkEnd w:id="60"/>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A46E1A"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61" w:name="_Ref59126380"/>
      <w:bookmarkStart w:id="62" w:name="_Toc59134616"/>
      <w:r>
        <w:t xml:space="preserve">Equation </w:t>
      </w:r>
      <w:fldSimple w:instr=" SEQ Equation \* ARABIC ">
        <w:r w:rsidR="00457EA0">
          <w:rPr>
            <w:noProof/>
          </w:rPr>
          <w:t>4</w:t>
        </w:r>
      </w:fldSimple>
      <w:bookmarkEnd w:id="61"/>
      <w:r>
        <w:t>:</w:t>
      </w:r>
      <w:r w:rsidRPr="00D327A2">
        <w:rPr>
          <w:b w:val="0"/>
          <w:bCs/>
        </w:rPr>
        <w:t xml:space="preserve"> Calculation of Total IQC Beds</w:t>
      </w:r>
      <w:bookmarkEnd w:id="62"/>
    </w:p>
    <w:p w14:paraId="6A60741E" w14:textId="77777777" w:rsidR="00EE3DC3" w:rsidRDefault="00EE3DC3">
      <w:pPr>
        <w:spacing w:after="160" w:line="259" w:lineRule="auto"/>
        <w:rPr>
          <w:lang w:val="en-US"/>
        </w:rPr>
      </w:pPr>
      <w:r>
        <w:rPr>
          <w:lang w:val="en-US"/>
        </w:rPr>
        <w:br w:type="page"/>
      </w:r>
    </w:p>
    <w:p w14:paraId="00053906" w14:textId="1C1846CA"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A46E1A"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63" w:name="_Ref59126509"/>
      <w:bookmarkStart w:id="64" w:name="_Toc59134617"/>
      <w:r>
        <w:t xml:space="preserve">Equation </w:t>
      </w:r>
      <w:fldSimple w:instr=" SEQ Equation \* ARABIC ">
        <w:r w:rsidR="00457EA0">
          <w:rPr>
            <w:noProof/>
          </w:rPr>
          <w:t>5</w:t>
        </w:r>
      </w:fldSimple>
      <w:bookmarkEnd w:id="63"/>
      <w:r>
        <w:t>:</w:t>
      </w:r>
      <w:r w:rsidRPr="00725032">
        <w:rPr>
          <w:b w:val="0"/>
          <w:bCs/>
        </w:rPr>
        <w:t xml:space="preserve"> Calculation of IQC BOR</w:t>
      </w:r>
      <w:bookmarkEnd w:id="64"/>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A46E1A"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2AC382F2" w:rsidR="00AD11A8" w:rsidRPr="00DA61E3" w:rsidRDefault="00AD11A8" w:rsidP="00AD11A8">
      <w:pPr>
        <w:pStyle w:val="UOB-FigStyle"/>
        <w:rPr>
          <w:b w:val="0"/>
          <w:bCs/>
          <w:lang w:val="en-US"/>
        </w:rPr>
      </w:pPr>
      <w:bookmarkStart w:id="65" w:name="_Ref59128894"/>
      <w:bookmarkStart w:id="66" w:name="_Toc59134618"/>
      <w:r>
        <w:t xml:space="preserve">Equation </w:t>
      </w:r>
      <w:fldSimple w:instr=" SEQ Equation \* ARABIC ">
        <w:r w:rsidR="00457EA0">
          <w:rPr>
            <w:noProof/>
          </w:rPr>
          <w:t>6</w:t>
        </w:r>
      </w:fldSimple>
      <w:bookmarkEnd w:id="65"/>
      <w:r>
        <w:t>:</w:t>
      </w:r>
      <w:r w:rsidRPr="00DA61E3">
        <w:rPr>
          <w:b w:val="0"/>
          <w:bCs/>
        </w:rPr>
        <w:t xml:space="preserve"> Calculation of Available Hospital Beds</w:t>
      </w:r>
      <w:bookmarkEnd w:id="66"/>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A46E1A"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67" w:name="_Ref59129453"/>
      <w:bookmarkStart w:id="68" w:name="_Toc59134619"/>
      <w:r>
        <w:t xml:space="preserve">Equation </w:t>
      </w:r>
      <w:fldSimple w:instr=" SEQ Equation \* ARABIC ">
        <w:r w:rsidR="00EB3FE1">
          <w:rPr>
            <w:noProof/>
          </w:rPr>
          <w:t>7</w:t>
        </w:r>
      </w:fldSimple>
      <w:bookmarkEnd w:id="67"/>
      <w:r>
        <w:t>:</w:t>
      </w:r>
      <w:r w:rsidRPr="00457EA0">
        <w:rPr>
          <w:b w:val="0"/>
          <w:bCs/>
        </w:rPr>
        <w:t xml:space="preserve"> Calculation of Total Available Beds</w:t>
      </w:r>
      <w:bookmarkEnd w:id="68"/>
    </w:p>
    <w:p w14:paraId="57FBABB9" w14:textId="30A6D902" w:rsidR="001E650A" w:rsidRDefault="00EE3DC3" w:rsidP="001E650A">
      <w:pPr>
        <w:ind w:firstLine="720"/>
        <w:jc w:val="both"/>
        <w:rPr>
          <w:lang w:val="en-US"/>
        </w:rPr>
      </w:pPr>
      <w:r>
        <w:rPr>
          <w:lang w:val="en-US"/>
        </w:rPr>
        <w:t xml:space="preserve">As of the </w:t>
      </w:r>
      <w:r w:rsidR="00D33C27" w:rsidRPr="00AD578D">
        <w:rPr>
          <w:highlight w:val="yellow"/>
          <w:lang w:val="en-US"/>
        </w:rPr>
        <w:t>1</w:t>
      </w:r>
      <w:r w:rsidR="00D33C27" w:rsidRPr="00AD578D">
        <w:rPr>
          <w:highlight w:val="yellow"/>
          <w:vertAlign w:val="superscript"/>
          <w:lang w:val="en-US"/>
        </w:rPr>
        <w:t>st</w:t>
      </w:r>
      <w:r w:rsidR="00D33C27" w:rsidRPr="00AD578D">
        <w:rPr>
          <w:highlight w:val="yellow"/>
          <w:lang w:val="en-US"/>
        </w:rPr>
        <w:t xml:space="preserve"> of August 2020</w:t>
      </w:r>
      <w:r w:rsidR="00D33C27">
        <w:rPr>
          <w:lang w:val="en-US"/>
        </w:rPr>
        <w:t>,</w:t>
      </w:r>
      <w:r w:rsidR="001E650A">
        <w:rPr>
          <w:lang w:val="en-US"/>
        </w:rPr>
        <w:t xml:space="preserve"> </w:t>
      </w:r>
      <w:r>
        <w:rPr>
          <w:lang w:val="en-US"/>
        </w:rPr>
        <w:t xml:space="preserve">the current </w:t>
      </w:r>
      <w:r w:rsidR="001E650A">
        <w:rPr>
          <w:lang w:val="en-US"/>
        </w:rPr>
        <w:t>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w:t>
      </w:r>
      <w:r w:rsidR="00C8697C">
        <w:rPr>
          <w:lang w:val="en-US"/>
        </w:rPr>
        <w:t xml:space="preserve">will be extracted </w:t>
      </w:r>
      <w:r w:rsidR="001E650A">
        <w:rPr>
          <w:lang w:val="en-US"/>
        </w:rPr>
        <w:t xml:space="preserve">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69" w:name="_Ref59126987"/>
      <w:bookmarkStart w:id="70" w:name="_Toc59134620"/>
      <w:r>
        <w:t xml:space="preserve">Equation </w:t>
      </w:r>
      <w:fldSimple w:instr=" SEQ Equation \* ARABIC ">
        <w:r w:rsidR="00EB3FE1">
          <w:rPr>
            <w:noProof/>
          </w:rPr>
          <w:t>8</w:t>
        </w:r>
      </w:fldSimple>
      <w:bookmarkEnd w:id="69"/>
      <w:r>
        <w:t>:</w:t>
      </w:r>
      <w:r w:rsidRPr="00361D8C">
        <w:rPr>
          <w:b w:val="0"/>
          <w:bCs/>
        </w:rPr>
        <w:t xml:space="preserve"> Calculation of Current Hospitalization Rate</w:t>
      </w:r>
      <w:bookmarkEnd w:id="70"/>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71" w:name="_Ref59127205"/>
      <w:bookmarkStart w:id="72" w:name="_Toc59134621"/>
      <w:r>
        <w:t xml:space="preserve">Equation </w:t>
      </w:r>
      <w:fldSimple w:instr=" SEQ Equation \* ARABIC ">
        <w:r w:rsidR="00EB3FE1">
          <w:rPr>
            <w:noProof/>
          </w:rPr>
          <w:t>9</w:t>
        </w:r>
      </w:fldSimple>
      <w:bookmarkEnd w:id="71"/>
      <w:r>
        <w:t>:</w:t>
      </w:r>
      <w:r w:rsidRPr="0048662B">
        <w:rPr>
          <w:b w:val="0"/>
          <w:bCs/>
        </w:rPr>
        <w:t xml:space="preserve"> Calculation of Projected Hospitalized Cases</w:t>
      </w:r>
      <w:bookmarkEnd w:id="72"/>
    </w:p>
    <w:p w14:paraId="09705D5F" w14:textId="217ED448" w:rsidR="00FB5273" w:rsidRDefault="00FB5273" w:rsidP="00713190">
      <w:pPr>
        <w:ind w:firstLine="720"/>
        <w:jc w:val="both"/>
        <w:rPr>
          <w:lang w:val="en-US"/>
        </w:rPr>
      </w:pPr>
      <w:r>
        <w:rPr>
          <w:lang w:val="en-US"/>
        </w:rPr>
        <w:lastRenderedPageBreak/>
        <w:t>The figure</w:t>
      </w:r>
      <w:r w:rsidR="00EE3DC3">
        <w:rPr>
          <w:lang w:val="en-US"/>
        </w:rPr>
        <w:t xml:space="preserve"> below</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illustrates the detailed </w:t>
      </w:r>
      <w:r w:rsidR="0047710C">
        <w:rPr>
          <w:lang w:val="en-US"/>
        </w:rPr>
        <w:t xml:space="preserve">process flow diagram of </w:t>
      </w:r>
      <w:r w:rsidR="00C8697C">
        <w:rPr>
          <w:lang w:val="en-US"/>
        </w:rPr>
        <w:t xml:space="preserve">the </w:t>
      </w:r>
      <w:r>
        <w:rPr>
          <w:lang w:val="en-US"/>
        </w:rPr>
        <w:t xml:space="preserve">statistical analysis approach that was adopted in </w:t>
      </w:r>
      <w:r w:rsidR="00C8697C">
        <w:rPr>
          <w:lang w:val="en-US"/>
        </w:rPr>
        <w:t xml:space="preserve">this </w:t>
      </w:r>
      <w:r>
        <w:rPr>
          <w:lang w:val="en-US"/>
        </w:rPr>
        <w:t>research.</w:t>
      </w:r>
    </w:p>
    <w:p w14:paraId="085D96D7" w14:textId="1F8D29AF" w:rsidR="00FB5273" w:rsidRDefault="00713190" w:rsidP="00520929">
      <w:pPr>
        <w:rPr>
          <w:lang w:val="en-US"/>
        </w:rPr>
      </w:pPr>
      <w:r>
        <w:rPr>
          <w:bCs w:val="0"/>
          <w:noProof/>
          <w:lang w:val="en-US"/>
        </w:rPr>
        <w:drawing>
          <wp:inline distT="0" distB="0" distL="0" distR="0" wp14:anchorId="77E0C429" wp14:editId="4E43F14E">
            <wp:extent cx="5274310" cy="34182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noFill/>
                    </a:ln>
                  </pic:spPr>
                </pic:pic>
              </a:graphicData>
            </a:graphic>
          </wp:inline>
        </w:drawing>
      </w:r>
    </w:p>
    <w:p w14:paraId="0584EB14" w14:textId="12AC9C20" w:rsidR="00713190" w:rsidRPr="00713190" w:rsidRDefault="00713190" w:rsidP="00713190">
      <w:pPr>
        <w:pStyle w:val="UOB-FigStyle"/>
        <w:rPr>
          <w:b w:val="0"/>
          <w:bCs/>
          <w:lang w:val="en-US"/>
        </w:rPr>
      </w:pPr>
      <w:bookmarkStart w:id="73" w:name="_Ref59130046"/>
      <w:bookmarkStart w:id="74" w:name="_Toc59134606"/>
      <w:r>
        <w:t xml:space="preserve">Fig. </w:t>
      </w:r>
      <w:fldSimple w:instr=" SEQ Fig. \* ARABIC ">
        <w:r w:rsidR="00B66B1A">
          <w:rPr>
            <w:noProof/>
          </w:rPr>
          <w:t>3</w:t>
        </w:r>
      </w:fldSimple>
      <w:bookmarkEnd w:id="73"/>
      <w:r>
        <w:t>:</w:t>
      </w:r>
      <w:r w:rsidRPr="00713190">
        <w:rPr>
          <w:b w:val="0"/>
          <w:bCs/>
        </w:rPr>
        <w:t xml:space="preserve"> Detailed Statistical Analysis Process Flow Diagram</w:t>
      </w:r>
      <w:bookmarkEnd w:id="74"/>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75" w:name="_Toc59134588"/>
      <w:r w:rsidRPr="00052BC9">
        <w:t xml:space="preserve">Chapter </w:t>
      </w:r>
      <w:r>
        <w:t>Four</w:t>
      </w:r>
      <w:bookmarkEnd w:id="75"/>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76" w:name="_Ref58688220"/>
      <w:bookmarkStart w:id="77" w:name="_Toc59134589"/>
      <w:r>
        <w:rPr>
          <w:lang w:val="en-US"/>
        </w:rPr>
        <w:t>Results</w:t>
      </w:r>
      <w:bookmarkEnd w:id="76"/>
      <w:bookmarkEnd w:id="77"/>
    </w:p>
    <w:p w14:paraId="1C063541" w14:textId="19280191" w:rsidR="00922142" w:rsidRDefault="00B560D6" w:rsidP="00DD19BA">
      <w:pPr>
        <w:ind w:firstLine="576"/>
        <w:jc w:val="both"/>
        <w:rPr>
          <w:lang w:val="en-US"/>
        </w:rPr>
      </w:pPr>
      <w:r>
        <w:rPr>
          <w:rFonts w:asciiTheme="majorBidi" w:hAnsiTheme="majorBidi" w:cstheme="majorBidi"/>
          <w:lang w:val="en-US"/>
        </w:rPr>
        <w:t>T</w:t>
      </w:r>
      <w:r w:rsidR="002B3D2B">
        <w:rPr>
          <w:rFonts w:asciiTheme="majorBidi" w:hAnsiTheme="majorBidi" w:cstheme="majorBidi"/>
          <w:lang w:val="en-US"/>
        </w:rPr>
        <w:t>his section</w:t>
      </w:r>
      <w:r w:rsidR="00A847A5">
        <w:rPr>
          <w:rFonts w:asciiTheme="majorBidi" w:hAnsiTheme="majorBidi" w:cstheme="majorBidi"/>
          <w:lang w:val="en-US"/>
        </w:rPr>
        <w:t xml:space="preserve"> presents the results </w:t>
      </w:r>
      <w:r w:rsidR="002B3D2B">
        <w:rPr>
          <w:rFonts w:asciiTheme="majorBidi" w:hAnsiTheme="majorBidi" w:cstheme="majorBidi"/>
          <w:lang w:val="en-US"/>
        </w:rPr>
        <w:t xml:space="preserve">obtained </w:t>
      </w:r>
      <w:r w:rsidR="00A847A5">
        <w:rPr>
          <w:rFonts w:asciiTheme="majorBidi" w:hAnsiTheme="majorBidi" w:cstheme="majorBidi"/>
          <w:lang w:val="en-US"/>
        </w:rPr>
        <w:t xml:space="preserve">from the statistical analysis implemented in </w:t>
      </w:r>
      <w:r w:rsidR="002B3D2B">
        <w:rPr>
          <w:rFonts w:asciiTheme="majorBidi" w:hAnsiTheme="majorBidi" w:cstheme="majorBidi"/>
          <w:lang w:val="en-US"/>
        </w:rPr>
        <w:t>this research</w:t>
      </w:r>
      <w:r w:rsidR="00A847A5">
        <w:rPr>
          <w:rFonts w:asciiTheme="majorBidi" w:hAnsiTheme="majorBidi" w:cstheme="majorBidi"/>
          <w:lang w:val="en-US"/>
        </w:rPr>
        <w:t xml:space="preserve"> to </w:t>
      </w:r>
      <w:r w:rsidR="002B3D2B">
        <w:rPr>
          <w:rFonts w:asciiTheme="majorBidi" w:hAnsiTheme="majorBidi" w:cstheme="majorBidi"/>
          <w:lang w:val="en-US"/>
        </w:rPr>
        <w:t xml:space="preserve">assess the bed </w:t>
      </w:r>
      <w:r w:rsidR="00A847A5">
        <w:rPr>
          <w:rFonts w:asciiTheme="majorBidi" w:hAnsiTheme="majorBidi" w:cstheme="majorBidi"/>
          <w:lang w:val="en-US"/>
        </w:rPr>
        <w:t xml:space="preserve">capacity </w:t>
      </w:r>
      <w:r w:rsidR="002B3D2B">
        <w:rPr>
          <w:rFonts w:asciiTheme="majorBidi" w:hAnsiTheme="majorBidi" w:cstheme="majorBidi"/>
          <w:lang w:val="en-US"/>
        </w:rPr>
        <w:t>in Kingdom of Bahrain.</w:t>
      </w:r>
    </w:p>
    <w:p w14:paraId="2ED0D412" w14:textId="5FE8496E" w:rsidR="00A847A5" w:rsidRDefault="00EF7828" w:rsidP="00365A17">
      <w:pPr>
        <w:pStyle w:val="UOB-Subheadings"/>
        <w:rPr>
          <w:lang w:val="en-US"/>
        </w:rPr>
      </w:pPr>
      <w:bookmarkStart w:id="78" w:name="_Toc59134590"/>
      <w:r>
        <w:rPr>
          <w:lang w:val="en-US"/>
        </w:rPr>
        <w:t>Initial</w:t>
      </w:r>
      <w:r w:rsidR="00ED592F">
        <w:rPr>
          <w:lang w:val="en-US"/>
        </w:rPr>
        <w:t xml:space="preserve"> Data</w:t>
      </w:r>
      <w:r>
        <w:rPr>
          <w:lang w:val="en-US"/>
        </w:rPr>
        <w:t xml:space="preserve"> Observation</w:t>
      </w:r>
      <w:r w:rsidR="00CD55B7">
        <w:rPr>
          <w:lang w:val="en-US"/>
        </w:rPr>
        <w:t>s</w:t>
      </w:r>
      <w:bookmarkEnd w:id="78"/>
    </w:p>
    <w:p w14:paraId="772D9053" w14:textId="6DAFB327" w:rsidR="002D3D1A" w:rsidRDefault="00365A17" w:rsidP="00697426">
      <w:pPr>
        <w:ind w:firstLine="576"/>
        <w:jc w:val="both"/>
        <w:rPr>
          <w:lang w:val="en-US"/>
        </w:rPr>
      </w:pPr>
      <w:r>
        <w:rPr>
          <w:lang w:val="en-US"/>
        </w:rPr>
        <w:t xml:space="preserve">As </w:t>
      </w:r>
      <w:r w:rsidR="00DE2593">
        <w:rPr>
          <w:lang w:val="en-US"/>
        </w:rPr>
        <w:t xml:space="preserve">per the data source, Our World in Data </w:t>
      </w:r>
      <w:r w:rsidR="00DE2593">
        <w:rPr>
          <w:lang w:val="en-US"/>
        </w:rPr>
        <w:fldChar w:fldCharType="begin" w:fldLock="1"/>
      </w:r>
      <w:r w:rsidR="00C80D08">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DE2593">
        <w:rPr>
          <w:lang w:val="en-US"/>
        </w:rPr>
        <w:fldChar w:fldCharType="separate"/>
      </w:r>
      <w:r w:rsidR="00DE2593" w:rsidRPr="00DE2593">
        <w:rPr>
          <w:noProof/>
          <w:lang w:val="en-US"/>
        </w:rPr>
        <w:t>(Roser et al., 2020)</w:t>
      </w:r>
      <w:r w:rsidR="00DE2593">
        <w:rPr>
          <w:lang w:val="en-US"/>
        </w:rPr>
        <w:fldChar w:fldCharType="end"/>
      </w:r>
      <w:r w:rsidR="00DE2593">
        <w:rPr>
          <w:lang w:val="en-US"/>
        </w:rPr>
        <w:t xml:space="preserve">, </w:t>
      </w:r>
      <w:r w:rsidR="00CC064C">
        <w:rPr>
          <w:lang w:val="en-US"/>
        </w:rPr>
        <w:t>the first case</w:t>
      </w:r>
      <w:r w:rsidR="00327101">
        <w:rPr>
          <w:lang w:val="en-US"/>
        </w:rPr>
        <w:t xml:space="preserve"> in Bahrain </w:t>
      </w:r>
      <w:r w:rsidR="00CC064C">
        <w:rPr>
          <w:lang w:val="en-US"/>
        </w:rPr>
        <w:t xml:space="preserve">was </w:t>
      </w:r>
      <w:r w:rsidR="00327101">
        <w:rPr>
          <w:lang w:val="en-US"/>
        </w:rPr>
        <w:t xml:space="preserve">reported </w:t>
      </w:r>
      <w:r>
        <w:rPr>
          <w:lang w:val="en-US"/>
        </w:rPr>
        <w:t>on</w:t>
      </w:r>
      <w:r w:rsidR="00EE3DC3">
        <w:rPr>
          <w:lang w:val="en-US"/>
        </w:rPr>
        <w:t xml:space="preserve"> the </w:t>
      </w:r>
      <w:r>
        <w:rPr>
          <w:lang w:val="en-US"/>
        </w:rPr>
        <w:t>24</w:t>
      </w:r>
      <w:r w:rsidR="00EE3DC3" w:rsidRPr="00AD578D">
        <w:rPr>
          <w:vertAlign w:val="superscript"/>
          <w:lang w:val="en-US"/>
        </w:rPr>
        <w:t>th</w:t>
      </w:r>
      <w:r w:rsidR="00EE3DC3">
        <w:rPr>
          <w:lang w:val="en-US"/>
        </w:rPr>
        <w:t xml:space="preserve"> of February</w:t>
      </w:r>
      <w:r>
        <w:rPr>
          <w:lang w:val="en-US"/>
        </w:rPr>
        <w:t xml:space="preserve"> 2020</w:t>
      </w:r>
      <w:r w:rsidR="00327101">
        <w:rPr>
          <w:lang w:val="en-US"/>
        </w:rPr>
        <w:t>. For the scope of this research, the data extracted and considered will encompass the first case</w:t>
      </w:r>
      <w:r w:rsidR="00CC1197">
        <w:rPr>
          <w:lang w:val="en-US"/>
        </w:rPr>
        <w:t xml:space="preserve"> reported</w:t>
      </w:r>
      <w:r w:rsidR="00327101">
        <w:rPr>
          <w:lang w:val="en-US"/>
        </w:rPr>
        <w:t xml:space="preserve"> until</w:t>
      </w:r>
      <w:r w:rsidR="00CC1197">
        <w:rPr>
          <w:lang w:val="en-US"/>
        </w:rPr>
        <w:t xml:space="preserve"> </w:t>
      </w:r>
      <w:r w:rsidR="00EE3DC3">
        <w:rPr>
          <w:lang w:val="en-US"/>
        </w:rPr>
        <w:t>the 29</w:t>
      </w:r>
      <w:r w:rsidR="00EE3DC3" w:rsidRPr="00AD578D">
        <w:rPr>
          <w:vertAlign w:val="superscript"/>
          <w:lang w:val="en-US"/>
        </w:rPr>
        <w:t>th</w:t>
      </w:r>
      <w:r w:rsidR="00EE3DC3">
        <w:rPr>
          <w:lang w:val="en-US"/>
        </w:rPr>
        <w:t xml:space="preserve"> of July </w:t>
      </w:r>
      <w:r>
        <w:rPr>
          <w:lang w:val="en-US"/>
        </w:rPr>
        <w:t>2020</w:t>
      </w:r>
      <w:r w:rsidR="00E77638">
        <w:rPr>
          <w:lang w:val="en-US"/>
        </w:rPr>
        <w:t xml:space="preserve"> (</w:t>
      </w:r>
      <w:r w:rsidR="00EE3DC3">
        <w:rPr>
          <w:lang w:val="en-US"/>
        </w:rPr>
        <w:t xml:space="preserve">a timeframe of </w:t>
      </w:r>
      <w:r w:rsidR="00E77638">
        <w:rPr>
          <w:lang w:val="en-US"/>
        </w:rPr>
        <w:t>156 days)</w:t>
      </w:r>
      <w:r w:rsidR="00327101">
        <w:rPr>
          <w:lang w:val="en-US"/>
        </w:rPr>
        <w:t>, where the total number of cases reached 39,921.</w:t>
      </w:r>
      <w:r w:rsidR="00EF2B2A">
        <w:rPr>
          <w:lang w:val="en-US"/>
        </w:rPr>
        <w:t xml:space="preserve"> While the first death recorded in </w:t>
      </w:r>
      <w:r w:rsidR="00697426">
        <w:rPr>
          <w:lang w:val="en-US"/>
        </w:rPr>
        <w:t>Bahrain</w:t>
      </w:r>
      <w:r w:rsidR="00EF2B2A">
        <w:rPr>
          <w:lang w:val="en-US"/>
        </w:rPr>
        <w:t xml:space="preserve"> was on </w:t>
      </w:r>
      <w:r w:rsidR="00A46E1A">
        <w:rPr>
          <w:lang w:val="en-US"/>
        </w:rPr>
        <w:t>the 17</w:t>
      </w:r>
      <w:r w:rsidR="00A46E1A" w:rsidRPr="00AD578D">
        <w:rPr>
          <w:vertAlign w:val="superscript"/>
          <w:lang w:val="en-US"/>
        </w:rPr>
        <w:t>th</w:t>
      </w:r>
      <w:r w:rsidR="00A46E1A">
        <w:rPr>
          <w:lang w:val="en-US"/>
        </w:rPr>
        <w:t xml:space="preserve"> of </w:t>
      </w:r>
      <w:r w:rsidR="00EF2B2A">
        <w:rPr>
          <w:lang w:val="en-US"/>
        </w:rPr>
        <w:t>Ma</w:t>
      </w:r>
      <w:r w:rsidR="005B5BC7">
        <w:rPr>
          <w:lang w:val="en-US"/>
        </w:rPr>
        <w:t>r</w:t>
      </w:r>
      <w:r w:rsidR="00A46E1A">
        <w:rPr>
          <w:lang w:val="en-US"/>
        </w:rPr>
        <w:t xml:space="preserve">ch </w:t>
      </w:r>
      <w:r w:rsidR="00EF2B2A">
        <w:rPr>
          <w:lang w:val="en-US"/>
        </w:rPr>
        <w:t>2020</w:t>
      </w:r>
      <w:r w:rsidR="00C65B34">
        <w:rPr>
          <w:lang w:val="en-US"/>
        </w:rPr>
        <w:t xml:space="preserve">, </w:t>
      </w:r>
      <w:r w:rsidR="00EF2B2A">
        <w:rPr>
          <w:lang w:val="en-US"/>
        </w:rPr>
        <w:t>the total deaths by end of the studied period was 141.</w:t>
      </w:r>
    </w:p>
    <w:p w14:paraId="3C971119" w14:textId="0878CED1" w:rsidR="00365A17" w:rsidRDefault="00E77638" w:rsidP="00697426">
      <w:pPr>
        <w:ind w:firstLine="576"/>
        <w:jc w:val="both"/>
        <w:rPr>
          <w:lang w:val="en-US"/>
        </w:rPr>
      </w:pPr>
      <w:r>
        <w:rPr>
          <w:lang w:val="en-US"/>
        </w:rPr>
        <w:t xml:space="preserve">The total </w:t>
      </w:r>
      <w:r w:rsidR="00172E2D">
        <w:rPr>
          <w:lang w:val="en-US"/>
        </w:rPr>
        <w:t xml:space="preserve">COVID-19 </w:t>
      </w:r>
      <w:r>
        <w:rPr>
          <w:lang w:val="en-US"/>
        </w:rPr>
        <w:t xml:space="preserve">cases and deaths were plotted in the following figure, </w:t>
      </w:r>
      <w:r w:rsidR="0048554C" w:rsidRPr="0048554C">
        <w:rPr>
          <w:b/>
          <w:bCs w:val="0"/>
          <w:lang w:val="en-US"/>
        </w:rPr>
        <w:fldChar w:fldCharType="begin"/>
      </w:r>
      <w:r w:rsidR="0048554C" w:rsidRPr="0048554C">
        <w:rPr>
          <w:b/>
          <w:bCs w:val="0"/>
          <w:lang w:val="en-US"/>
        </w:rPr>
        <w:instrText xml:space="preserve"> REF _Ref59133422 \h </w:instrText>
      </w:r>
      <w:r w:rsidR="0048554C">
        <w:rPr>
          <w:b/>
          <w:bCs w:val="0"/>
          <w:lang w:val="en-US"/>
        </w:rPr>
        <w:instrText xml:space="preserve"> \* MERGEFORMAT </w:instrText>
      </w:r>
      <w:r w:rsidR="0048554C" w:rsidRPr="0048554C">
        <w:rPr>
          <w:b/>
          <w:bCs w:val="0"/>
          <w:lang w:val="en-US"/>
        </w:rPr>
      </w:r>
      <w:r w:rsidR="0048554C" w:rsidRPr="0048554C">
        <w:rPr>
          <w:b/>
          <w:bCs w:val="0"/>
          <w:lang w:val="en-US"/>
        </w:rPr>
        <w:fldChar w:fldCharType="separate"/>
      </w:r>
      <w:r w:rsidR="0048554C" w:rsidRPr="0048554C">
        <w:rPr>
          <w:b/>
          <w:bCs w:val="0"/>
        </w:rPr>
        <w:t xml:space="preserve">Fig. </w:t>
      </w:r>
      <w:r w:rsidR="0048554C" w:rsidRPr="0048554C">
        <w:rPr>
          <w:b/>
          <w:bCs w:val="0"/>
          <w:noProof/>
        </w:rPr>
        <w:t>4</w:t>
      </w:r>
      <w:r w:rsidR="0048554C" w:rsidRPr="0048554C">
        <w:rPr>
          <w:b/>
          <w:bCs w:val="0"/>
          <w:lang w:val="en-US"/>
        </w:rPr>
        <w:fldChar w:fldCharType="end"/>
      </w:r>
      <w:r>
        <w:rPr>
          <w:lang w:val="en-US"/>
        </w:rPr>
        <w:t>, to visualize and verify the trend taken by COVID-19 cases</w:t>
      </w:r>
      <w:r w:rsidR="00A4282E">
        <w:rPr>
          <w:lang w:val="en-US"/>
        </w:rPr>
        <w:t xml:space="preserve"> and deaths</w:t>
      </w:r>
      <w:r w:rsidR="004327A3">
        <w:rPr>
          <w:lang w:val="en-US"/>
        </w:rPr>
        <w:t xml:space="preserve"> (represented on the y-axis)</w:t>
      </w:r>
      <w:r w:rsidR="00A4282E">
        <w:rPr>
          <w:lang w:val="en-US"/>
        </w:rPr>
        <w:t xml:space="preserve"> in Bahrain over the studied time</w:t>
      </w:r>
      <w:r w:rsidR="005C74F1">
        <w:rPr>
          <w:lang w:val="en-US"/>
        </w:rPr>
        <w:t>-</w:t>
      </w:r>
      <w:r w:rsidR="00A4282E">
        <w:rPr>
          <w:lang w:val="en-US"/>
        </w:rPr>
        <w:t>period; from the first case occurrence, until the 156</w:t>
      </w:r>
      <w:r w:rsidR="00A4282E" w:rsidRPr="00A4282E">
        <w:rPr>
          <w:vertAlign w:val="superscript"/>
          <w:lang w:val="en-US"/>
        </w:rPr>
        <w:t>th</w:t>
      </w:r>
      <w:r w:rsidR="00A4282E">
        <w:rPr>
          <w:lang w:val="en-US"/>
        </w:rPr>
        <w:t xml:space="preserve"> day (final day of the studied period corresponding to </w:t>
      </w:r>
      <w:r w:rsidR="00A46E1A">
        <w:rPr>
          <w:lang w:val="en-US"/>
        </w:rPr>
        <w:t>the 29</w:t>
      </w:r>
      <w:r w:rsidR="00A46E1A" w:rsidRPr="00AD578D">
        <w:rPr>
          <w:vertAlign w:val="superscript"/>
          <w:lang w:val="en-US"/>
        </w:rPr>
        <w:t>th</w:t>
      </w:r>
      <w:r w:rsidR="00A46E1A">
        <w:rPr>
          <w:lang w:val="en-US"/>
        </w:rPr>
        <w:t xml:space="preserve"> of </w:t>
      </w:r>
      <w:r w:rsidR="00A4282E">
        <w:rPr>
          <w:lang w:val="en-US"/>
        </w:rPr>
        <w:t>July 2020)</w:t>
      </w:r>
      <w:r w:rsidR="00BE5B6D">
        <w:rPr>
          <w:lang w:val="en-US"/>
        </w:rPr>
        <w:t xml:space="preserve"> represented </w:t>
      </w:r>
      <w:r w:rsidR="0089552D">
        <w:rPr>
          <w:lang w:val="en-US"/>
        </w:rPr>
        <w:t>on</w:t>
      </w:r>
      <w:r w:rsidR="00BE5B6D">
        <w:rPr>
          <w:lang w:val="en-US"/>
        </w:rPr>
        <w:t xml:space="preserve"> the x-axis.</w:t>
      </w:r>
      <w:r w:rsidR="00F57FD9">
        <w:rPr>
          <w:lang w:val="en-US"/>
        </w:rPr>
        <w:t xml:space="preserve"> As it can be observed, with</w:t>
      </w:r>
      <w:r w:rsidR="00F078A8">
        <w:rPr>
          <w:lang w:val="en-US"/>
        </w:rPr>
        <w:t>in</w:t>
      </w:r>
      <w:r w:rsidR="00F57FD9">
        <w:rPr>
          <w:lang w:val="en-US"/>
        </w:rPr>
        <w:t xml:space="preserve"> the study timeframe of 156 days, the total number of COVID-19 cases seems to be growing exponentially since the first case was reported.</w:t>
      </w:r>
      <w:r w:rsidR="00F078A8">
        <w:rPr>
          <w:lang w:val="en-US"/>
        </w:rPr>
        <w:t xml:space="preserve"> Though the first COVID-19 related death was reported later, the deaths also seems to be growing exponentially, which is usually the case for such novel epidemics.</w:t>
      </w:r>
    </w:p>
    <w:p w14:paraId="0EA7E64E" w14:textId="15391B23" w:rsidR="00B66B1A" w:rsidRDefault="00D43767" w:rsidP="00542476">
      <w:pPr>
        <w:keepNext/>
        <w:spacing w:line="276" w:lineRule="auto"/>
        <w:jc w:val="center"/>
      </w:pPr>
      <w:r>
        <w:rPr>
          <w:rFonts w:asciiTheme="majorBidi" w:hAnsiTheme="majorBidi" w:cstheme="majorBidi"/>
          <w:noProof/>
          <w:lang w:val="en-US"/>
        </w:rPr>
        <w:lastRenderedPageBreak/>
        <w:drawing>
          <wp:inline distT="0" distB="0" distL="0" distR="0" wp14:anchorId="4AD2D81E" wp14:editId="48EB4988">
            <wp:extent cx="5382635" cy="2743200"/>
            <wp:effectExtent l="19050" t="19050" r="2794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2635" cy="2743200"/>
                    </a:xfrm>
                    <a:prstGeom prst="rect">
                      <a:avLst/>
                    </a:prstGeom>
                    <a:noFill/>
                    <a:ln>
                      <a:solidFill>
                        <a:schemeClr val="tx1"/>
                      </a:solidFill>
                    </a:ln>
                  </pic:spPr>
                </pic:pic>
              </a:graphicData>
            </a:graphic>
          </wp:inline>
        </w:drawing>
      </w:r>
    </w:p>
    <w:p w14:paraId="68B38353" w14:textId="1525BD0E" w:rsidR="00E77638" w:rsidRPr="00EC6CEC" w:rsidRDefault="00B66B1A" w:rsidP="00EC6CEC">
      <w:pPr>
        <w:pStyle w:val="UOB-FigStyle"/>
        <w:rPr>
          <w:b w:val="0"/>
          <w:bCs/>
          <w:lang w:val="en-US"/>
        </w:rPr>
      </w:pPr>
      <w:bookmarkStart w:id="79" w:name="_Ref59133422"/>
      <w:bookmarkStart w:id="80" w:name="_Toc59134607"/>
      <w:r>
        <w:t xml:space="preserve">Fig. </w:t>
      </w:r>
      <w:fldSimple w:instr=" SEQ Fig. \* ARABIC ">
        <w:r>
          <w:rPr>
            <w:noProof/>
          </w:rPr>
          <w:t>4</w:t>
        </w:r>
      </w:fldSimple>
      <w:bookmarkEnd w:id="79"/>
      <w:r>
        <w:t>:</w:t>
      </w:r>
      <w:r w:rsidRPr="00EC6CEC">
        <w:rPr>
          <w:b w:val="0"/>
          <w:bCs/>
        </w:rPr>
        <w:t xml:space="preserve"> </w:t>
      </w:r>
      <w:r w:rsidR="008D1D2B">
        <w:rPr>
          <w:b w:val="0"/>
          <w:bCs/>
        </w:rPr>
        <w:t xml:space="preserve">Data </w:t>
      </w:r>
      <w:r w:rsidRPr="00EC6CEC">
        <w:rPr>
          <w:b w:val="0"/>
          <w:bCs/>
        </w:rPr>
        <w:t>Trend Observation Plots of COVID-19 Total Cases and Deaths</w:t>
      </w:r>
      <w:r w:rsidR="00381CD8">
        <w:rPr>
          <w:b w:val="0"/>
          <w:bCs/>
        </w:rPr>
        <w:t xml:space="preserve"> in Bahrain</w:t>
      </w:r>
      <w:bookmarkEnd w:id="80"/>
    </w:p>
    <w:p w14:paraId="42324C1C" w14:textId="15A66AA6" w:rsidR="00BB026C" w:rsidRDefault="00BB026C" w:rsidP="00BB026C">
      <w:pPr>
        <w:pStyle w:val="UOB-Subheadings"/>
        <w:rPr>
          <w:lang w:val="en-US"/>
        </w:rPr>
      </w:pPr>
      <w:bookmarkStart w:id="81" w:name="_Toc59134591"/>
      <w:r>
        <w:rPr>
          <w:lang w:val="en-US"/>
        </w:rPr>
        <w:t xml:space="preserve">Logistic Growth Model </w:t>
      </w:r>
      <w:r w:rsidR="002D7146">
        <w:rPr>
          <w:lang w:val="en-US"/>
        </w:rPr>
        <w:t>Predictions</w:t>
      </w:r>
      <w:bookmarkEnd w:id="81"/>
    </w:p>
    <w:p w14:paraId="6E377827" w14:textId="77777777" w:rsidR="00A86D5A" w:rsidRDefault="00A86D5A" w:rsidP="00A86D5A">
      <w:pPr>
        <w:ind w:firstLine="576"/>
        <w:jc w:val="both"/>
        <w:rPr>
          <w:rFonts w:asciiTheme="majorBidi" w:hAnsiTheme="majorBidi" w:cstheme="majorBidi"/>
          <w:lang w:val="en-US"/>
        </w:rPr>
      </w:pPr>
      <w:r>
        <w:rPr>
          <w:rFonts w:asciiTheme="majorBidi" w:hAnsiTheme="majorBidi" w:cstheme="majorBidi"/>
          <w:lang w:val="en-US"/>
        </w:rPr>
        <w:t xml:space="preserve">Based on the provided training data of total cases over the study timeframe (156 days), the best model generated by R can be presented by the substituting the estimated values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 xml:space="preserve">=47,407, </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122,</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r>
              <m:rPr>
                <m:sty m:val="bi"/>
              </m:rPr>
              <w:rPr>
                <w:rFonts w:ascii="Cambria Math" w:hAnsi="Cambria Math"/>
                <w:lang w:val="en-US"/>
              </w:rPr>
              <m:t>=21</m:t>
            </m:r>
          </m:e>
        </m:d>
      </m:oMath>
      <w:r>
        <w:rPr>
          <w:rFonts w:asciiTheme="majorBidi" w:hAnsiTheme="majorBidi" w:cstheme="majorBidi"/>
          <w:lang w:val="en-US"/>
        </w:rPr>
        <w:t xml:space="preserve"> in the following equation</w:t>
      </w:r>
      <w:r w:rsidRPr="00E9226E">
        <w:rPr>
          <w:rFonts w:asciiTheme="majorBidi" w:hAnsiTheme="majorBidi" w:cstheme="majorBidi"/>
          <w:lang w:val="en-US"/>
        </w:rPr>
        <w:t>,</w:t>
      </w:r>
      <w:r w:rsidRPr="00444C31">
        <w:rPr>
          <w:rFonts w:asciiTheme="majorBidi" w:hAnsiTheme="majorBidi" w:cstheme="majorBidi"/>
          <w:b/>
          <w:bCs w:val="0"/>
          <w:lang w:val="en-US"/>
        </w:rPr>
        <w:t xml:space="preserve"> </w:t>
      </w:r>
      <w:r w:rsidRPr="00444C31">
        <w:rPr>
          <w:rFonts w:asciiTheme="majorBidi" w:hAnsiTheme="majorBidi" w:cstheme="majorBidi"/>
          <w:b/>
          <w:bCs w:val="0"/>
          <w:lang w:val="en-US"/>
        </w:rPr>
        <w:fldChar w:fldCharType="begin"/>
      </w:r>
      <w:r w:rsidRPr="00444C31">
        <w:rPr>
          <w:rFonts w:asciiTheme="majorBidi" w:hAnsiTheme="majorBidi" w:cstheme="majorBidi"/>
          <w:b/>
          <w:bCs w:val="0"/>
          <w:lang w:val="en-US"/>
        </w:rPr>
        <w:instrText xml:space="preserve"> REF _Ref59139290 \h </w:instrText>
      </w:r>
      <w:r>
        <w:rPr>
          <w:rFonts w:asciiTheme="majorBidi" w:hAnsiTheme="majorBidi" w:cstheme="majorBidi"/>
          <w:b/>
          <w:bCs w:val="0"/>
          <w:lang w:val="en-US"/>
        </w:rPr>
        <w:instrText xml:space="preserve"> \* MERGEFORMAT </w:instrText>
      </w:r>
      <w:r w:rsidRPr="00444C31">
        <w:rPr>
          <w:rFonts w:asciiTheme="majorBidi" w:hAnsiTheme="majorBidi" w:cstheme="majorBidi"/>
          <w:b/>
          <w:bCs w:val="0"/>
          <w:lang w:val="en-US"/>
        </w:rPr>
      </w:r>
      <w:r w:rsidRPr="00444C31">
        <w:rPr>
          <w:rFonts w:asciiTheme="majorBidi" w:hAnsiTheme="majorBidi" w:cstheme="majorBidi"/>
          <w:b/>
          <w:bCs w:val="0"/>
          <w:lang w:val="en-US"/>
        </w:rPr>
        <w:fldChar w:fldCharType="separate"/>
      </w:r>
      <w:r w:rsidRPr="00444C31">
        <w:rPr>
          <w:b/>
          <w:bCs w:val="0"/>
        </w:rPr>
        <w:t xml:space="preserve">Equation </w:t>
      </w:r>
      <w:r w:rsidRPr="00444C31">
        <w:rPr>
          <w:b/>
          <w:bCs w:val="0"/>
          <w:noProof/>
        </w:rPr>
        <w:t>10</w:t>
      </w:r>
      <w:r w:rsidRPr="00444C31">
        <w:rPr>
          <w:rFonts w:asciiTheme="majorBidi" w:hAnsiTheme="majorBidi" w:cstheme="majorBidi"/>
          <w:b/>
          <w:bCs w:val="0"/>
          <w:lang w:val="en-US"/>
        </w:rPr>
        <w:fldChar w:fldCharType="end"/>
      </w:r>
      <w:r>
        <w:rPr>
          <w:rFonts w:asciiTheme="majorBidi" w:hAnsiTheme="majorBidi" w:cstheme="majorBidi"/>
          <w:lang w:val="en-US"/>
        </w:rPr>
        <w:t>:</w:t>
      </w:r>
    </w:p>
    <w:p w14:paraId="610951DF" w14:textId="77777777" w:rsidR="00A86D5A" w:rsidRPr="00BF0E1A" w:rsidRDefault="00A86D5A" w:rsidP="00A86D5A">
      <w:pPr>
        <w:jc w:val="both"/>
        <w:rPr>
          <w:rFonts w:asciiTheme="majorBidi" w:hAnsiTheme="majorBidi" w:cstheme="majorBidi"/>
          <w:lang w:val="en-US"/>
        </w:rPr>
      </w:pPr>
      <m:oMathPara>
        <m:oMath>
          <m:r>
            <w:rPr>
              <w:rFonts w:ascii="Cambria Math" w:hAnsi="Cambria Math"/>
              <w:lang w:val="en-US"/>
            </w:rPr>
            <m:t>Y=f(t)=</m:t>
          </m:r>
          <m:f>
            <m:fPr>
              <m:ctrlPr>
                <w:rPr>
                  <w:rFonts w:ascii="Cambria Math" w:hAnsi="Cambria Math"/>
                  <w:i/>
                  <w:lang w:val="en-US"/>
                </w:rPr>
              </m:ctrlPr>
            </m:fPr>
            <m:num>
              <m:r>
                <w:rPr>
                  <w:rFonts w:ascii="Cambria Math" w:hAnsi="Cambria Math"/>
                  <w:lang w:val="en-US"/>
                </w:rPr>
                <m:t>47,407</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122</m:t>
                          </m:r>
                        </m:num>
                        <m:den>
                          <m:r>
                            <w:rPr>
                              <w:rFonts w:ascii="Cambria Math" w:hAnsi="Cambria Math"/>
                              <w:lang w:val="en-US"/>
                            </w:rPr>
                            <m:t>21</m:t>
                          </m:r>
                        </m:den>
                      </m:f>
                    </m:e>
                  </m:d>
                </m:sup>
              </m:sSup>
            </m:den>
          </m:f>
          <m:r>
            <w:rPr>
              <w:rFonts w:ascii="Cambria Math" w:hAnsi="Cambria Math"/>
              <w:lang w:val="en-US"/>
            </w:rPr>
            <m:t xml:space="preserve"> ,</m:t>
          </m:r>
        </m:oMath>
      </m:oMathPara>
    </w:p>
    <w:p w14:paraId="3D96D2D2" w14:textId="77777777" w:rsidR="00A86D5A" w:rsidRPr="00BF0E1A" w:rsidRDefault="00A86D5A" w:rsidP="00A86D5A">
      <w:pPr>
        <w:pStyle w:val="UOB-FigStyle"/>
        <w:rPr>
          <w:rFonts w:asciiTheme="majorBidi" w:hAnsiTheme="majorBidi" w:cstheme="majorBidi"/>
          <w:b w:val="0"/>
          <w:bCs/>
          <w:lang w:val="en-US"/>
        </w:rPr>
      </w:pPr>
      <w:bookmarkStart w:id="82" w:name="_Ref59139290"/>
      <w:r>
        <w:t xml:space="preserve">Equation </w:t>
      </w:r>
      <w:fldSimple w:instr=" SEQ Equation \* ARABIC ">
        <w:r>
          <w:rPr>
            <w:noProof/>
          </w:rPr>
          <w:t>10</w:t>
        </w:r>
      </w:fldSimple>
      <w:bookmarkEnd w:id="82"/>
      <w:r>
        <w:rPr>
          <w:lang w:val="en-US"/>
        </w:rPr>
        <w:t>:</w:t>
      </w:r>
      <w:r w:rsidRPr="00BF0E1A">
        <w:rPr>
          <w:b w:val="0"/>
          <w:bCs/>
          <w:lang w:val="en-US"/>
        </w:rPr>
        <w:t xml:space="preserve"> Logistic Growth Model - Fitted Model</w:t>
      </w:r>
    </w:p>
    <w:p w14:paraId="5E2290F6" w14:textId="77777777" w:rsidR="00A86D5A" w:rsidRDefault="00A86D5A" w:rsidP="00A86D5A">
      <w:pPr>
        <w:ind w:firstLine="720"/>
        <w:jc w:val="both"/>
        <w:rPr>
          <w:rFonts w:asciiTheme="majorBidi" w:hAnsiTheme="majorBidi" w:cstheme="majorBidi"/>
          <w:lang w:val="en-US"/>
        </w:rPr>
      </w:pPr>
      <w:r>
        <w:rPr>
          <w:rFonts w:asciiTheme="majorBidi" w:hAnsiTheme="majorBidi" w:cstheme="majorBidi"/>
          <w:lang w:val="en-US"/>
        </w:rPr>
        <w:t xml:space="preserve">Based on the fitted model, the Daily Growth Rate for our study timeframe was calculated as </w:t>
      </w:r>
      <m:oMath>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r>
          <w:rPr>
            <w:rFonts w:ascii="Cambria Math" w:hAnsi="Cambria Math" w:cstheme="majorBidi"/>
            <w:lang w:val="en-US"/>
          </w:rPr>
          <m:t>=</m:t>
        </m:r>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r>
                  <w:rPr>
                    <w:rFonts w:ascii="Cambria Math" w:hAnsi="Cambria Math" w:cstheme="majorBidi"/>
                    <w:lang w:val="en-US"/>
                  </w:rPr>
                  <m:t>21</m:t>
                </m:r>
              </m:den>
            </m:f>
          </m:e>
        </m:d>
        <m:r>
          <w:rPr>
            <w:rFonts w:ascii="Cambria Math" w:hAnsi="Cambria Math" w:cstheme="majorBidi"/>
            <w:lang w:val="en-US"/>
          </w:rPr>
          <m:t>=0.047%</m:t>
        </m:r>
      </m:oMath>
      <w:r>
        <w:rPr>
          <w:rFonts w:asciiTheme="majorBidi" w:hAnsiTheme="majorBidi" w:cstheme="majorBidi"/>
          <w:lang w:val="en-US"/>
        </w:rPr>
        <w:t>.</w:t>
      </w:r>
    </w:p>
    <w:p w14:paraId="6F2022ED" w14:textId="77777777" w:rsidR="00A86D5A" w:rsidRDefault="00A86D5A" w:rsidP="00A86D5A">
      <w:pPr>
        <w:ind w:firstLine="720"/>
        <w:jc w:val="both"/>
        <w:rPr>
          <w:rFonts w:asciiTheme="majorBidi" w:hAnsiTheme="majorBidi" w:cstheme="majorBidi"/>
          <w:lang w:val="en-US"/>
        </w:rPr>
      </w:pPr>
    </w:p>
    <w:p w14:paraId="2F01B0EB" w14:textId="77777777" w:rsidR="00A86D5A" w:rsidRDefault="00A86D5A" w:rsidP="00C15C64">
      <w:pPr>
        <w:jc w:val="both"/>
        <w:rPr>
          <w:rFonts w:asciiTheme="majorBidi" w:hAnsiTheme="majorBidi" w:cstheme="majorBidi"/>
          <w:lang w:val="en-US"/>
        </w:rPr>
      </w:pPr>
    </w:p>
    <w:p w14:paraId="4231D172" w14:textId="0B1E9333" w:rsidR="00C15C64" w:rsidRDefault="00C15C64" w:rsidP="00C15C64">
      <w:pPr>
        <w:jc w:val="both"/>
        <w:rPr>
          <w:rFonts w:asciiTheme="majorBidi" w:hAnsiTheme="majorBidi" w:cstheme="majorBidi"/>
          <w:lang w:val="en-US"/>
        </w:rPr>
      </w:pPr>
      <w:r>
        <w:rPr>
          <w:rFonts w:asciiTheme="majorBidi" w:hAnsiTheme="majorBidi" w:cstheme="majorBidi"/>
          <w:lang w:val="en-US"/>
        </w:rPr>
        <w:t xml:space="preserve">As of the nature of the data growth (growing exponentially), the model was chosen is the logistic model which is fitting the data better than exponential model because the logistic model has a limit of growth unlike the exponential model, and this is a major feature for choosing a model used for kind of pandemic growth studies. Fitting the models confirms its effectiveness for this study as it is showing on Fig 2 how the model fits the </w:t>
      </w:r>
      <w:r>
        <w:rPr>
          <w:rFonts w:asciiTheme="majorBidi" w:hAnsiTheme="majorBidi" w:cstheme="majorBidi"/>
          <w:lang w:val="en-US"/>
        </w:rPr>
        <w:lastRenderedPageBreak/>
        <w:t>actual data very closely for (no# days) then used it to project the total cases on the next three months (90 days).</w:t>
      </w:r>
    </w:p>
    <w:p w14:paraId="0C3CD7D6" w14:textId="77777777" w:rsidR="00C15C64" w:rsidRPr="00641F3E" w:rsidRDefault="00C15C64" w:rsidP="00C15C64">
      <w:pPr>
        <w:jc w:val="center"/>
        <w:rPr>
          <w:rFonts w:asciiTheme="majorBidi" w:hAnsiTheme="majorBidi" w:cstheme="majorBidi"/>
          <w:lang w:val="en-US" w:bidi="ar-BH"/>
        </w:rPr>
      </w:pPr>
      <w:r>
        <w:rPr>
          <w:rFonts w:asciiTheme="majorBidi" w:hAnsiTheme="majorBidi" w:cstheme="majorBidi"/>
          <w:noProof/>
          <w:lang w:val="en-US" w:bidi="ar-BH"/>
        </w:rPr>
        <w:drawing>
          <wp:inline distT="0" distB="0" distL="0" distR="0" wp14:anchorId="024C0811" wp14:editId="39DE385C">
            <wp:extent cx="5270500" cy="2901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0500" cy="2901950"/>
                    </a:xfrm>
                    <a:prstGeom prst="rect">
                      <a:avLst/>
                    </a:prstGeom>
                    <a:noFill/>
                    <a:ln>
                      <a:noFill/>
                    </a:ln>
                  </pic:spPr>
                </pic:pic>
              </a:graphicData>
            </a:graphic>
          </wp:inline>
        </w:drawing>
      </w:r>
    </w:p>
    <w:p w14:paraId="1530E2EB" w14:textId="77777777" w:rsidR="00C15C64" w:rsidRPr="00404ED2" w:rsidRDefault="00C15C64" w:rsidP="00C15C64">
      <w:pPr>
        <w:jc w:val="center"/>
        <w:rPr>
          <w:rFonts w:asciiTheme="majorBidi" w:hAnsiTheme="majorBidi" w:cstheme="majorBidi"/>
          <w:sz w:val="24"/>
          <w:szCs w:val="22"/>
          <w:lang w:val="en-US"/>
        </w:rPr>
      </w:pPr>
      <w:r w:rsidRPr="00404ED2">
        <w:rPr>
          <w:rFonts w:asciiTheme="majorBidi" w:hAnsiTheme="majorBidi" w:cstheme="majorBidi"/>
          <w:sz w:val="24"/>
          <w:szCs w:val="22"/>
          <w:lang w:val="en-US"/>
        </w:rPr>
        <w:t xml:space="preserve">Fig 2. Logistic </w:t>
      </w:r>
      <w:r>
        <w:rPr>
          <w:rFonts w:asciiTheme="majorBidi" w:hAnsiTheme="majorBidi" w:cstheme="majorBidi"/>
          <w:sz w:val="24"/>
          <w:szCs w:val="22"/>
          <w:lang w:val="en-US"/>
        </w:rPr>
        <w:t xml:space="preserve">Growth Model of COVID-19 in the Kingdom of Bahrain </w:t>
      </w:r>
    </w:p>
    <w:p w14:paraId="0F7E115D" w14:textId="77777777" w:rsidR="00C15C64" w:rsidRDefault="00C15C64" w:rsidP="00C15C64">
      <w:pPr>
        <w:jc w:val="both"/>
        <w:rPr>
          <w:rFonts w:asciiTheme="majorBidi" w:hAnsiTheme="majorBidi" w:cstheme="majorBidi"/>
          <w:lang w:val="en-US"/>
        </w:rPr>
      </w:pPr>
    </w:p>
    <w:p w14:paraId="726CD4E7" w14:textId="77777777" w:rsidR="00C15C64" w:rsidRDefault="00C15C64" w:rsidP="00C15C64">
      <w:pPr>
        <w:jc w:val="both"/>
        <w:rPr>
          <w:rFonts w:asciiTheme="majorBidi" w:hAnsiTheme="majorBidi" w:cstheme="majorBidi"/>
          <w:lang w:val="en-US"/>
        </w:rPr>
      </w:pPr>
      <w:r>
        <w:rPr>
          <w:rFonts w:asciiTheme="majorBidi" w:hAnsiTheme="majorBidi" w:cstheme="majorBidi"/>
          <w:lang w:val="en-US"/>
        </w:rPr>
        <w:t xml:space="preserve">Based on the model obtained, the total projected cases are approximately </w:t>
      </w:r>
      <w:r w:rsidRPr="002E75CD">
        <w:rPr>
          <w:rFonts w:asciiTheme="majorBidi" w:hAnsiTheme="majorBidi" w:cstheme="majorBidi"/>
          <w:lang w:val="en-US"/>
        </w:rPr>
        <w:t>47277</w:t>
      </w:r>
      <w:r>
        <w:rPr>
          <w:rFonts w:asciiTheme="majorBidi" w:hAnsiTheme="majorBidi" w:cstheme="majorBidi"/>
          <w:lang w:val="en-US"/>
        </w:rPr>
        <w:t xml:space="preserve"> on October 27, 2020. This result has been achieved by the calculated daily growth rate (0.038) b</w:t>
      </w:r>
      <w:r w:rsidRPr="00AA02C5">
        <w:rPr>
          <w:rFonts w:asciiTheme="majorBidi" w:hAnsiTheme="majorBidi" w:cstheme="majorBidi"/>
          <w:lang w:val="en-US"/>
        </w:rPr>
        <w:t>ased on the generated logistic growth model</w:t>
      </w:r>
      <w:r>
        <w:rPr>
          <w:rFonts w:asciiTheme="majorBidi" w:hAnsiTheme="majorBidi" w:cstheme="majorBidi"/>
          <w:lang w:val="en-US"/>
        </w:rPr>
        <w:t>:</w:t>
      </w:r>
    </w:p>
    <w:p w14:paraId="5430A3FE" w14:textId="77777777" w:rsidR="00C15C64" w:rsidRPr="00AA02C5" w:rsidRDefault="00C15C64" w:rsidP="00C15C64">
      <w:pPr>
        <w:jc w:val="center"/>
        <w:rPr>
          <w:rFonts w:asciiTheme="majorBidi" w:hAnsiTheme="majorBidi" w:cstheme="majorBidi"/>
          <w:i/>
          <w:iCs/>
          <w:lang w:val="en-US"/>
        </w:rPr>
      </w:pPr>
      <w:r w:rsidRPr="00AA02C5">
        <w:rPr>
          <w:rFonts w:asciiTheme="majorBidi" w:hAnsiTheme="majorBidi" w:cstheme="majorBidi"/>
          <w:i/>
          <w:iCs/>
          <w:highlight w:val="yellow"/>
          <w:lang w:val="en-US"/>
        </w:rPr>
        <w:t>Showing the formula</w:t>
      </w:r>
    </w:p>
    <w:tbl>
      <w:tblPr>
        <w:tblStyle w:val="TableGrid"/>
        <w:tblW w:w="0" w:type="auto"/>
        <w:tblLook w:val="04A0" w:firstRow="1" w:lastRow="0" w:firstColumn="1" w:lastColumn="0" w:noHBand="0" w:noVBand="1"/>
      </w:tblPr>
      <w:tblGrid>
        <w:gridCol w:w="8296"/>
      </w:tblGrid>
      <w:tr w:rsidR="00C15C64" w14:paraId="5A5E429D" w14:textId="77777777" w:rsidTr="00D07B8C">
        <w:tc>
          <w:tcPr>
            <w:tcW w:w="8296" w:type="dxa"/>
          </w:tcPr>
          <w:p w14:paraId="69102DB3"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Extract Model Coefficients</w:t>
            </w:r>
          </w:p>
          <w:p w14:paraId="2CB6117B" w14:textId="77777777" w:rsidR="00C15C64" w:rsidRPr="00AA02C5" w:rsidRDefault="00C15C64" w:rsidP="00D07B8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 xml:space="preserve"> = </w:t>
            </w:r>
            <w:proofErr w:type="spellStart"/>
            <w:proofErr w:type="gramStart"/>
            <w:r w:rsidRPr="00AA02C5">
              <w:rPr>
                <w:rFonts w:ascii="Courier New" w:hAnsi="Courier New" w:cs="Courier New"/>
                <w:sz w:val="18"/>
                <w:szCs w:val="16"/>
                <w:lang w:val="en-US"/>
              </w:rPr>
              <w:t>coef</w:t>
            </w:r>
            <w:proofErr w:type="spellEnd"/>
            <w:r w:rsidRPr="00AA02C5">
              <w:rPr>
                <w:rFonts w:ascii="Courier New" w:hAnsi="Courier New" w:cs="Courier New"/>
                <w:sz w:val="18"/>
                <w:szCs w:val="16"/>
                <w:lang w:val="en-US"/>
              </w:rPr>
              <w:t>(</w:t>
            </w:r>
            <w:proofErr w:type="spellStart"/>
            <w:proofErr w:type="gramEnd"/>
            <w:r w:rsidRPr="00AA02C5">
              <w:rPr>
                <w:rFonts w:ascii="Courier New" w:hAnsi="Courier New" w:cs="Courier New"/>
                <w:sz w:val="18"/>
                <w:szCs w:val="16"/>
                <w:lang w:val="en-US"/>
              </w:rPr>
              <w:t>LogisticGrowthModel</w:t>
            </w:r>
            <w:proofErr w:type="spellEnd"/>
            <w:r w:rsidRPr="00AA02C5">
              <w:rPr>
                <w:rFonts w:ascii="Courier New" w:hAnsi="Courier New" w:cs="Courier New"/>
                <w:sz w:val="18"/>
                <w:szCs w:val="16"/>
                <w:lang w:val="en-US"/>
              </w:rPr>
              <w:t>)</w:t>
            </w:r>
          </w:p>
          <w:p w14:paraId="5FC97346" w14:textId="77777777" w:rsidR="00C15C64" w:rsidRPr="00AA02C5" w:rsidRDefault="00C15C64" w:rsidP="00D07B8C">
            <w:pPr>
              <w:jc w:val="both"/>
              <w:rPr>
                <w:rFonts w:ascii="Courier New" w:hAnsi="Courier New" w:cs="Courier New"/>
                <w:sz w:val="18"/>
                <w:szCs w:val="16"/>
                <w:lang w:val="en-US"/>
              </w:rPr>
            </w:pPr>
          </w:p>
          <w:p w14:paraId="4E582B3B"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Display Model Coefficients</w:t>
            </w:r>
          </w:p>
          <w:p w14:paraId="277F585E"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for (</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xml:space="preserve"> in </w:t>
            </w:r>
            <w:proofErr w:type="gramStart"/>
            <w:r w:rsidRPr="00AA02C5">
              <w:rPr>
                <w:rFonts w:ascii="Courier New" w:hAnsi="Courier New" w:cs="Courier New"/>
                <w:sz w:val="18"/>
                <w:szCs w:val="16"/>
                <w:lang w:val="en-US"/>
              </w:rPr>
              <w:t>names(</w:t>
            </w:r>
            <w:proofErr w:type="spellStart"/>
            <w:proofErr w:type="gramEnd"/>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 {</w:t>
            </w:r>
          </w:p>
          <w:p w14:paraId="5B6DD122"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xml:space="preserve">  </w:t>
            </w:r>
            <w:proofErr w:type="gramStart"/>
            <w:r w:rsidRPr="00AA02C5">
              <w:rPr>
                <w:rFonts w:ascii="Courier New" w:hAnsi="Courier New" w:cs="Courier New"/>
                <w:sz w:val="18"/>
                <w:szCs w:val="16"/>
                <w:lang w:val="en-US"/>
              </w:rPr>
              <w:t>print(</w:t>
            </w:r>
            <w:proofErr w:type="gramEnd"/>
            <w:r w:rsidRPr="00AA02C5">
              <w:rPr>
                <w:rFonts w:ascii="Courier New" w:hAnsi="Courier New" w:cs="Courier New"/>
                <w:sz w:val="18"/>
                <w:szCs w:val="16"/>
                <w:lang w:val="en-US"/>
              </w:rPr>
              <w:t xml:space="preserve">paste("The coefficient of", </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is equal to =", round(</w:t>
            </w: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w:t>
            </w:r>
            <w:proofErr w:type="spellStart"/>
            <w:r w:rsidRPr="00AA02C5">
              <w:rPr>
                <w:rFonts w:ascii="Courier New" w:hAnsi="Courier New" w:cs="Courier New"/>
                <w:sz w:val="18"/>
                <w:szCs w:val="16"/>
                <w:lang w:val="en-US"/>
              </w:rPr>
              <w:t>CoefficientName</w:t>
            </w:r>
            <w:proofErr w:type="spellEnd"/>
            <w:r w:rsidRPr="00AA02C5">
              <w:rPr>
                <w:rFonts w:ascii="Courier New" w:hAnsi="Courier New" w:cs="Courier New"/>
                <w:sz w:val="18"/>
                <w:szCs w:val="16"/>
                <w:lang w:val="en-US"/>
              </w:rPr>
              <w:t>], 3)))</w:t>
            </w:r>
          </w:p>
          <w:p w14:paraId="1EFCEE07"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w:t>
            </w:r>
          </w:p>
          <w:p w14:paraId="684452DD" w14:textId="77777777" w:rsidR="00C15C64" w:rsidRPr="00AA02C5" w:rsidRDefault="00C15C64" w:rsidP="00D07B8C">
            <w:pPr>
              <w:jc w:val="both"/>
              <w:rPr>
                <w:rFonts w:ascii="Courier New" w:hAnsi="Courier New" w:cs="Courier New"/>
                <w:sz w:val="18"/>
                <w:szCs w:val="16"/>
                <w:lang w:val="en-US"/>
              </w:rPr>
            </w:pPr>
          </w:p>
          <w:p w14:paraId="202BDDB3" w14:textId="77777777" w:rsidR="00C15C64" w:rsidRPr="00AA02C5" w:rsidRDefault="00C15C64" w:rsidP="00D07B8C">
            <w:pPr>
              <w:jc w:val="both"/>
              <w:rPr>
                <w:rFonts w:ascii="Courier New" w:hAnsi="Courier New" w:cs="Courier New"/>
                <w:sz w:val="18"/>
                <w:szCs w:val="16"/>
                <w:lang w:val="en-US"/>
              </w:rPr>
            </w:pPr>
            <w:r w:rsidRPr="00AA02C5">
              <w:rPr>
                <w:rFonts w:ascii="Courier New" w:hAnsi="Courier New" w:cs="Courier New"/>
                <w:sz w:val="18"/>
                <w:szCs w:val="16"/>
                <w:lang w:val="en-US"/>
              </w:rPr>
              <w:t># Calculate Daily Growth Rate</w:t>
            </w:r>
          </w:p>
          <w:p w14:paraId="4DE4E7B4" w14:textId="77777777" w:rsidR="00C15C64" w:rsidRPr="00AA02C5" w:rsidRDefault="00C15C64" w:rsidP="00D07B8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DailyGrowthRate</w:t>
            </w:r>
            <w:proofErr w:type="spellEnd"/>
            <w:r w:rsidRPr="00AA02C5">
              <w:rPr>
                <w:rFonts w:ascii="Courier New" w:hAnsi="Courier New" w:cs="Courier New"/>
                <w:sz w:val="18"/>
                <w:szCs w:val="16"/>
                <w:lang w:val="en-US"/>
              </w:rPr>
              <w:t xml:space="preserve"> = (1/</w:t>
            </w:r>
            <w:proofErr w:type="spellStart"/>
            <w:r w:rsidRPr="00AA02C5">
              <w:rPr>
                <w:rFonts w:ascii="Courier New" w:hAnsi="Courier New" w:cs="Courier New"/>
                <w:sz w:val="18"/>
                <w:szCs w:val="16"/>
                <w:lang w:val="en-US"/>
              </w:rPr>
              <w:t>LogisticGrowthModel.CoEf</w:t>
            </w:r>
            <w:proofErr w:type="spellEnd"/>
            <w:r w:rsidRPr="00AA02C5">
              <w:rPr>
                <w:rFonts w:ascii="Courier New" w:hAnsi="Courier New" w:cs="Courier New"/>
                <w:sz w:val="18"/>
                <w:szCs w:val="16"/>
                <w:lang w:val="en-US"/>
              </w:rPr>
              <w:t>[3])</w:t>
            </w:r>
          </w:p>
          <w:p w14:paraId="6199CFC3" w14:textId="77777777" w:rsidR="00C15C64" w:rsidRPr="00AA02C5" w:rsidRDefault="00C15C64" w:rsidP="00D07B8C">
            <w:pPr>
              <w:jc w:val="both"/>
              <w:rPr>
                <w:rFonts w:ascii="Courier New" w:hAnsi="Courier New" w:cs="Courier New"/>
                <w:sz w:val="18"/>
                <w:szCs w:val="16"/>
                <w:lang w:val="en-US"/>
              </w:rPr>
            </w:pPr>
            <w:proofErr w:type="spellStart"/>
            <w:r w:rsidRPr="00AA02C5">
              <w:rPr>
                <w:rFonts w:ascii="Courier New" w:hAnsi="Courier New" w:cs="Courier New"/>
                <w:sz w:val="18"/>
                <w:szCs w:val="16"/>
                <w:lang w:val="en-US"/>
              </w:rPr>
              <w:t>DailyGrowthRate.Rounded</w:t>
            </w:r>
            <w:proofErr w:type="spellEnd"/>
            <w:r w:rsidRPr="00AA02C5">
              <w:rPr>
                <w:rFonts w:ascii="Courier New" w:hAnsi="Courier New" w:cs="Courier New"/>
                <w:sz w:val="18"/>
                <w:szCs w:val="16"/>
                <w:lang w:val="en-US"/>
              </w:rPr>
              <w:t xml:space="preserve"> = </w:t>
            </w:r>
            <w:proofErr w:type="gramStart"/>
            <w:r w:rsidRPr="00AA02C5">
              <w:rPr>
                <w:rFonts w:ascii="Courier New" w:hAnsi="Courier New" w:cs="Courier New"/>
                <w:sz w:val="18"/>
                <w:szCs w:val="16"/>
                <w:lang w:val="en-US"/>
              </w:rPr>
              <w:t>round(</w:t>
            </w:r>
            <w:proofErr w:type="spellStart"/>
            <w:proofErr w:type="gramEnd"/>
            <w:r w:rsidRPr="00AA02C5">
              <w:rPr>
                <w:rFonts w:ascii="Courier New" w:hAnsi="Courier New" w:cs="Courier New"/>
                <w:sz w:val="18"/>
                <w:szCs w:val="16"/>
                <w:lang w:val="en-US"/>
              </w:rPr>
              <w:t>DailyGrowthRate</w:t>
            </w:r>
            <w:proofErr w:type="spellEnd"/>
            <w:r w:rsidRPr="00AA02C5">
              <w:rPr>
                <w:rFonts w:ascii="Courier New" w:hAnsi="Courier New" w:cs="Courier New"/>
                <w:sz w:val="18"/>
                <w:szCs w:val="16"/>
                <w:lang w:val="en-US"/>
              </w:rPr>
              <w:t>, 3)</w:t>
            </w:r>
          </w:p>
          <w:p w14:paraId="64C450D7" w14:textId="77777777" w:rsidR="00C15C64" w:rsidRDefault="00C15C64" w:rsidP="00D07B8C">
            <w:pPr>
              <w:jc w:val="both"/>
              <w:rPr>
                <w:rFonts w:asciiTheme="majorBidi" w:hAnsiTheme="majorBidi" w:cstheme="majorBidi"/>
                <w:lang w:val="en-US"/>
              </w:rPr>
            </w:pPr>
            <w:proofErr w:type="gramStart"/>
            <w:r w:rsidRPr="00AA02C5">
              <w:rPr>
                <w:rFonts w:ascii="Courier New" w:hAnsi="Courier New" w:cs="Courier New"/>
                <w:sz w:val="18"/>
                <w:szCs w:val="16"/>
                <w:lang w:val="en-US"/>
              </w:rPr>
              <w:t>print(</w:t>
            </w:r>
            <w:proofErr w:type="gramEnd"/>
            <w:r w:rsidRPr="00AA02C5">
              <w:rPr>
                <w:rFonts w:ascii="Courier New" w:hAnsi="Courier New" w:cs="Courier New"/>
                <w:sz w:val="18"/>
                <w:szCs w:val="16"/>
                <w:lang w:val="en-US"/>
              </w:rPr>
              <w:t xml:space="preserve">paste("Based on the generated logistic growth model, the Daily Growth Rate of cases is", </w:t>
            </w:r>
            <w:proofErr w:type="spellStart"/>
            <w:r w:rsidRPr="00AA02C5">
              <w:rPr>
                <w:rFonts w:ascii="Courier New" w:hAnsi="Courier New" w:cs="Courier New"/>
                <w:sz w:val="18"/>
                <w:szCs w:val="16"/>
                <w:lang w:val="en-US"/>
              </w:rPr>
              <w:t>DailyGrowthRate.Rounded</w:t>
            </w:r>
            <w:proofErr w:type="spellEnd"/>
            <w:r w:rsidRPr="00AA02C5">
              <w:rPr>
                <w:rFonts w:ascii="Courier New" w:hAnsi="Courier New" w:cs="Courier New"/>
                <w:sz w:val="18"/>
                <w:szCs w:val="16"/>
                <w:lang w:val="en-US"/>
              </w:rPr>
              <w:t>))</w:t>
            </w:r>
          </w:p>
        </w:tc>
      </w:tr>
    </w:tbl>
    <w:p w14:paraId="6D2E5A33" w14:textId="77777777" w:rsidR="00C15C64" w:rsidRDefault="00C15C64" w:rsidP="00C15C64">
      <w:pPr>
        <w:jc w:val="both"/>
        <w:rPr>
          <w:rFonts w:asciiTheme="majorBidi" w:hAnsiTheme="majorBidi" w:cstheme="majorBidi"/>
          <w:lang w:val="en-US"/>
        </w:rPr>
      </w:pPr>
    </w:p>
    <w:p w14:paraId="26473636" w14:textId="77777777" w:rsidR="00C15C64" w:rsidRDefault="00C15C64" w:rsidP="00C15C64">
      <w:pPr>
        <w:pStyle w:val="UOB-Subheadings"/>
        <w:rPr>
          <w:lang w:val="en-US"/>
        </w:rPr>
      </w:pPr>
      <w:bookmarkStart w:id="83" w:name="_Toc59134592"/>
      <w:r>
        <w:rPr>
          <w:lang w:val="en-US"/>
        </w:rPr>
        <w:lastRenderedPageBreak/>
        <w:t>Consideration Other Factors Affecting Bed Capacity</w:t>
      </w:r>
      <w:bookmarkEnd w:id="83"/>
    </w:p>
    <w:p w14:paraId="14F78DD0" w14:textId="77777777" w:rsidR="00C15C64" w:rsidRDefault="00C15C64" w:rsidP="00C15C64">
      <w:pPr>
        <w:pStyle w:val="UOB-Body"/>
        <w:ind w:firstLine="720"/>
      </w:pPr>
      <w:bookmarkStart w:id="84" w:name="_Toc59134600"/>
      <w:r>
        <w:rPr>
          <w:rFonts w:eastAsiaTheme="majorEastAsia"/>
        </w:rPr>
        <w:t xml:space="preserve">In this study, there are more than one factor to consider as explained in </w:t>
      </w:r>
      <w:r>
        <w:t>Table (</w:t>
      </w:r>
      <w:r>
        <w:fldChar w:fldCharType="begin"/>
      </w:r>
      <w:r>
        <w:instrText xml:space="preserve"> SEQ Table_( \* ARABIC </w:instrText>
      </w:r>
      <w:r>
        <w:fldChar w:fldCharType="separate"/>
      </w:r>
      <w:r>
        <w:rPr>
          <w:noProof/>
        </w:rPr>
        <w:t>1</w:t>
      </w:r>
      <w:r>
        <w:rPr>
          <w:noProof/>
        </w:rPr>
        <w:fldChar w:fldCharType="end"/>
      </w:r>
      <w:r>
        <w:t>)</w:t>
      </w:r>
      <w:r>
        <w:rPr>
          <w:rFonts w:eastAsiaTheme="majorEastAsia"/>
        </w:rPr>
        <w:t xml:space="preserve">. The factors are </w:t>
      </w:r>
      <w:r>
        <w:t>number of hospitalized cases, total number of beds and total number of available beds which are detailed here.</w:t>
      </w:r>
      <w:bookmarkEnd w:id="84"/>
    </w:p>
    <w:p w14:paraId="78081005" w14:textId="77777777" w:rsidR="00C15C64" w:rsidRPr="00B6586F" w:rsidRDefault="00C15C64" w:rsidP="00C15C64">
      <w:pPr>
        <w:rPr>
          <w:lang w:val="en-US"/>
        </w:rPr>
      </w:pPr>
    </w:p>
    <w:p w14:paraId="685B7724" w14:textId="77777777" w:rsidR="00C15C64" w:rsidRPr="00951E0D" w:rsidRDefault="00C15C64" w:rsidP="00C15C64">
      <w:pPr>
        <w:pStyle w:val="UOB-Sub-subheadings"/>
        <w:rPr>
          <w:lang w:val="en-US"/>
        </w:rPr>
      </w:pPr>
      <w:r>
        <w:rPr>
          <w:lang w:val="en-US"/>
        </w:rPr>
        <w:t>Total Number of Beds, Hospitalized Bed and Available Beds Calculation</w:t>
      </w:r>
    </w:p>
    <w:p w14:paraId="17F68C81" w14:textId="77777777" w:rsidR="00C15C64" w:rsidRDefault="00C15C64" w:rsidP="00C15C64">
      <w:pPr>
        <w:pStyle w:val="UOB-Body"/>
        <w:ind w:firstLine="720"/>
      </w:pPr>
      <w:r>
        <w:t xml:space="preserve">The total number of hospital beds is </w:t>
      </w:r>
      <w:r w:rsidRPr="004E0174">
        <w:t xml:space="preserve">3403 </w:t>
      </w:r>
      <w:r>
        <w:t xml:space="preserve">where calculated based on </w:t>
      </w:r>
      <w:r w:rsidRPr="00B6586F">
        <w:rPr>
          <w:b/>
        </w:rPr>
        <w:t>Equation</w:t>
      </w:r>
      <w:r>
        <w:t xml:space="preserve"> no# and substituting the values of the Beds per Thousand People (BPTP) and population and the as reported  in Our World in Data </w:t>
      </w:r>
      <w:r>
        <w:fldChar w:fldCharType="begin" w:fldLock="1"/>
      </w:r>
      <w: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fldChar w:fldCharType="separate"/>
      </w:r>
      <w:r w:rsidRPr="005A6881">
        <w:rPr>
          <w:noProof/>
        </w:rPr>
        <w:t>(Roser et al., 2020)</w:t>
      </w:r>
      <w:r>
        <w:fldChar w:fldCharType="end"/>
      </w:r>
      <w:r>
        <w:t xml:space="preserve"> where </w:t>
      </w:r>
      <m:oMath>
        <m:r>
          <w:rPr>
            <w:rFonts w:ascii="Cambria Math" w:hAnsi="Cambria Math"/>
          </w:rPr>
          <m:t>BPTP=2</m:t>
        </m:r>
      </m:oMath>
      <w:r>
        <w:t xml:space="preserve"> and </w:t>
      </w:r>
      <m:oMath>
        <m:r>
          <w:rPr>
            <w:rFonts w:ascii="Cambria Math" w:hAnsi="Cambria Math"/>
          </w:rPr>
          <m:t>Population=1,701,583</m:t>
        </m:r>
      </m:oMath>
      <w:r>
        <w:t xml:space="preserve">. While the total number of both Isolation Centers and Quarantine Centers (IQC) is calculated by </w:t>
      </w:r>
      <w:r w:rsidRPr="00B6586F">
        <w:rPr>
          <w:b/>
        </w:rPr>
        <w:t>Equation</w:t>
      </w:r>
      <w:r>
        <w:t xml:space="preserve"> no# which is </w:t>
      </w:r>
      <w:r w:rsidRPr="00C81B48">
        <w:t>9746</w:t>
      </w:r>
      <w:r>
        <w:t>. By this number and the reported number of occupied beds in IQC</w:t>
      </w:r>
      <w:r w:rsidRPr="00C81B48">
        <w:t xml:space="preserve"> </w:t>
      </w:r>
      <w:r>
        <w:t xml:space="preserve">figures by Naar </w:t>
      </w:r>
      <w:r>
        <w:fldChar w:fldCharType="begin" w:fldLock="1"/>
      </w:r>
      <w: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fldChar w:fldCharType="separate"/>
      </w:r>
      <w:r w:rsidRPr="004D615E">
        <w:rPr>
          <w:noProof/>
        </w:rPr>
        <w:t>(2020)</w:t>
      </w:r>
      <w:r>
        <w:fldChar w:fldCharType="end"/>
      </w:r>
      <w:r>
        <w:t xml:space="preserve">, the bed occupancy rate (BOR) in isolation and quarantine centers is </w:t>
      </w:r>
      <w:r w:rsidRPr="00C81B48">
        <w:t>0.38</w:t>
      </w:r>
      <w:r>
        <w:t xml:space="preserve"> by substituting the </w:t>
      </w:r>
      <w:r w:rsidRPr="00B6586F">
        <w:rPr>
          <w:b/>
        </w:rPr>
        <w:t>Equation</w:t>
      </w:r>
      <w:r>
        <w:t xml:space="preserve"> no#. Finally, the current hospitalization rate is 0.8 obtained by using </w:t>
      </w:r>
      <w:r w:rsidRPr="00B6586F">
        <w:rPr>
          <w:b/>
        </w:rPr>
        <w:t>Equation</w:t>
      </w:r>
      <w:r>
        <w:t xml:space="preserve"> no#.</w:t>
      </w:r>
    </w:p>
    <w:p w14:paraId="6878DDF8" w14:textId="77777777" w:rsidR="00C15C64" w:rsidRPr="00FC0AC4" w:rsidRDefault="00C15C64" w:rsidP="00C15C64">
      <w:pPr>
        <w:rPr>
          <w:lang w:val="en-US"/>
        </w:rPr>
      </w:pPr>
    </w:p>
    <w:p w14:paraId="7FE85A44" w14:textId="77777777" w:rsidR="00C15C64" w:rsidRDefault="00C15C64" w:rsidP="00C15C64">
      <w:pPr>
        <w:pStyle w:val="UOB-Sub-subheadings"/>
        <w:rPr>
          <w:lang w:val="en-US"/>
        </w:rPr>
      </w:pPr>
      <w:r>
        <w:rPr>
          <w:lang w:val="en-US"/>
        </w:rPr>
        <w:t>Hospitalized Cases Calculation</w:t>
      </w:r>
    </w:p>
    <w:p w14:paraId="0FDBE77B" w14:textId="77777777" w:rsidR="00C15C64" w:rsidRDefault="00C15C64" w:rsidP="00C15C64">
      <w:pPr>
        <w:pStyle w:val="UOB-Body"/>
        <w:ind w:firstLine="720"/>
      </w:pPr>
      <w:r>
        <w:t xml:space="preserve">The hospitalized cases are calculated based on </w:t>
      </w:r>
      <w:r w:rsidRPr="00B6586F">
        <w:rPr>
          <w:b/>
          <w:bCs w:val="0"/>
        </w:rPr>
        <w:t>Equation</w:t>
      </w:r>
      <w:r>
        <w:t xml:space="preserve"> no# and substituting the values of …</w:t>
      </w:r>
    </w:p>
    <w:p w14:paraId="14DD1D0D" w14:textId="77777777" w:rsidR="00B66B1A" w:rsidRDefault="00B66B1A" w:rsidP="00B66B1A">
      <w:pPr>
        <w:rPr>
          <w:lang w:val="en-US"/>
        </w:rPr>
      </w:pPr>
    </w:p>
    <w:p w14:paraId="725EDD70" w14:textId="77777777" w:rsidR="00B66B1A" w:rsidRDefault="00B66B1A" w:rsidP="00B66B1A">
      <w:pPr>
        <w:rPr>
          <w:lang w:val="en-US"/>
        </w:rPr>
      </w:pPr>
    </w:p>
    <w:p w14:paraId="2273A1A8" w14:textId="77777777" w:rsidR="00E77638" w:rsidRDefault="00E77638" w:rsidP="00E77638">
      <w:pPr>
        <w:jc w:val="both"/>
        <w:rPr>
          <w:lang w:val="en-US"/>
        </w:rPr>
      </w:pPr>
    </w:p>
    <w:p w14:paraId="42848B03" w14:textId="77777777" w:rsidR="00365A17" w:rsidRPr="00922142" w:rsidRDefault="00365A17" w:rsidP="00A847A5">
      <w:pPr>
        <w:jc w:val="both"/>
        <w:rPr>
          <w:lang w:val="en-US"/>
        </w:rPr>
      </w:pPr>
    </w:p>
    <w:p w14:paraId="418ABD6C" w14:textId="6B2A7394" w:rsidR="003E4AB1" w:rsidRPr="00ED342B" w:rsidRDefault="000B719B" w:rsidP="003E4AB1">
      <w:pPr>
        <w:pStyle w:val="UOB-Headings"/>
        <w:rPr>
          <w:bCs/>
          <w:lang w:val="en-US"/>
        </w:rPr>
      </w:pPr>
      <w:bookmarkStart w:id="85" w:name="_Ref58688223"/>
      <w:bookmarkStart w:id="86" w:name="_Toc59134593"/>
      <w:r>
        <w:rPr>
          <w:lang w:val="en-US"/>
        </w:rPr>
        <w:t>Discussion</w:t>
      </w:r>
      <w:bookmarkEnd w:id="85"/>
      <w:bookmarkEnd w:id="86"/>
    </w:p>
    <w:p w14:paraId="41638DEF" w14:textId="77777777" w:rsidR="00922142" w:rsidRDefault="00922142" w:rsidP="00922142">
      <w:pPr>
        <w:rPr>
          <w:lang w:val="en-US"/>
        </w:rPr>
      </w:pPr>
      <w:bookmarkStart w:id="87" w:name="_Ref58688226"/>
      <w:r>
        <w:rPr>
          <w:lang w:val="en-US"/>
        </w:rPr>
        <w:t>Text comes here</w:t>
      </w:r>
    </w:p>
    <w:p w14:paraId="2348DCD9" w14:textId="77777777" w:rsidR="00922142" w:rsidRDefault="00922142" w:rsidP="00922142">
      <w:pPr>
        <w:rPr>
          <w:lang w:val="en-US"/>
        </w:rPr>
      </w:pPr>
      <w:r>
        <w:rPr>
          <w:lang w:val="en-US"/>
        </w:rPr>
        <w:t>Text comes here</w:t>
      </w:r>
    </w:p>
    <w:p w14:paraId="3D4D2E33" w14:textId="77777777" w:rsidR="00922142" w:rsidRPr="00922142" w:rsidRDefault="00922142" w:rsidP="00922142">
      <w:pPr>
        <w:rPr>
          <w:lang w:val="en-US"/>
        </w:rPr>
      </w:pPr>
      <w:r>
        <w:rPr>
          <w:lang w:val="en-US"/>
        </w:rPr>
        <w:lastRenderedPageBreak/>
        <w:t>Text comes here</w:t>
      </w:r>
    </w:p>
    <w:p w14:paraId="0291A6F1" w14:textId="210A712A" w:rsidR="003E4AB1" w:rsidRDefault="000B719B" w:rsidP="003E4AB1">
      <w:pPr>
        <w:pStyle w:val="UOB-Headings"/>
        <w:rPr>
          <w:lang w:val="en-US"/>
        </w:rPr>
      </w:pPr>
      <w:bookmarkStart w:id="88" w:name="_Ref58689204"/>
      <w:bookmarkStart w:id="89" w:name="_Ref58689212"/>
      <w:bookmarkStart w:id="90" w:name="_Toc59134594"/>
      <w:r>
        <w:rPr>
          <w:lang w:val="en-US"/>
        </w:rPr>
        <w:t>Conclusion</w:t>
      </w:r>
      <w:bookmarkEnd w:id="87"/>
      <w:bookmarkEnd w:id="88"/>
      <w:bookmarkEnd w:id="89"/>
      <w:bookmarkEnd w:id="90"/>
    </w:p>
    <w:p w14:paraId="54F22B4D" w14:textId="77777777" w:rsidR="00922142" w:rsidRDefault="00922142" w:rsidP="00922142">
      <w:pPr>
        <w:rPr>
          <w:lang w:val="en-US"/>
        </w:rPr>
      </w:pPr>
      <w:bookmarkStart w:id="91" w:name="_Ref58688229"/>
      <w:r>
        <w:rPr>
          <w:lang w:val="en-US"/>
        </w:rPr>
        <w:t>Text comes here</w:t>
      </w:r>
    </w:p>
    <w:p w14:paraId="6973FB77" w14:textId="794E8F40" w:rsidR="00922142" w:rsidRDefault="00922142" w:rsidP="00922142">
      <w:pPr>
        <w:rPr>
          <w:lang w:val="en-US"/>
        </w:rPr>
      </w:pPr>
      <w:r>
        <w:rPr>
          <w:lang w:val="en-US"/>
        </w:rPr>
        <w:t>Text comes here</w:t>
      </w:r>
    </w:p>
    <w:p w14:paraId="78717E74" w14:textId="77777777" w:rsidR="00C80D08" w:rsidRDefault="00C80D08" w:rsidP="00922142">
      <w:pPr>
        <w:rPr>
          <w:lang w:val="en-US"/>
        </w:rPr>
      </w:pPr>
    </w:p>
    <w:p w14:paraId="218303E9" w14:textId="77777777" w:rsidR="00922142" w:rsidRPr="00922142" w:rsidRDefault="00922142" w:rsidP="00922142">
      <w:pPr>
        <w:rPr>
          <w:lang w:val="en-US"/>
        </w:rPr>
      </w:pPr>
      <w:r>
        <w:rPr>
          <w:lang w:val="en-US"/>
        </w:rPr>
        <w:t>Text comes here</w:t>
      </w:r>
    </w:p>
    <w:p w14:paraId="73686212" w14:textId="79367DD4" w:rsidR="003E4AB1" w:rsidRPr="000B719B" w:rsidRDefault="000B719B" w:rsidP="000B719B">
      <w:pPr>
        <w:pStyle w:val="UOB-Headings"/>
        <w:rPr>
          <w:lang w:val="en-US"/>
        </w:rPr>
      </w:pPr>
      <w:bookmarkStart w:id="92" w:name="_Ref58689220"/>
      <w:bookmarkStart w:id="93" w:name="_Toc59134595"/>
      <w:r>
        <w:rPr>
          <w:lang w:val="en-US"/>
        </w:rPr>
        <w:t>Recommendations</w:t>
      </w:r>
      <w:bookmarkEnd w:id="91"/>
      <w:r w:rsidR="00411A06">
        <w:rPr>
          <w:lang w:val="en-US"/>
        </w:rPr>
        <w:t xml:space="preserve"> and Limitations</w:t>
      </w:r>
      <w:bookmarkEnd w:id="92"/>
      <w:bookmarkEnd w:id="93"/>
    </w:p>
    <w:p w14:paraId="3A39C8E7" w14:textId="77777777" w:rsidR="00922142" w:rsidRDefault="00922142" w:rsidP="00922142">
      <w:pPr>
        <w:rPr>
          <w:lang w:val="en-US"/>
        </w:rPr>
      </w:pPr>
      <w:r>
        <w:rPr>
          <w:lang w:val="en-US"/>
        </w:rPr>
        <w:t>Text comes here</w:t>
      </w:r>
    </w:p>
    <w:p w14:paraId="55DD15CA" w14:textId="67AA2419" w:rsidR="00922142" w:rsidRDefault="00922142" w:rsidP="00922142">
      <w:pPr>
        <w:rPr>
          <w:lang w:val="en-US"/>
        </w:rPr>
      </w:pPr>
      <w:r>
        <w:rPr>
          <w:lang w:val="en-US"/>
        </w:rPr>
        <w:t>Text comes here</w:t>
      </w:r>
    </w:p>
    <w:p w14:paraId="0537C414" w14:textId="195C9868" w:rsidR="00411A06" w:rsidRDefault="00411A06" w:rsidP="00411A06">
      <w:pPr>
        <w:pStyle w:val="UOB-Subheadings"/>
        <w:rPr>
          <w:lang w:val="en-US"/>
        </w:rPr>
      </w:pPr>
      <w:bookmarkStart w:id="94" w:name="_Toc59134596"/>
      <w:r>
        <w:rPr>
          <w:lang w:val="en-US"/>
        </w:rPr>
        <w:t>Limitations</w:t>
      </w:r>
      <w:bookmarkEnd w:id="94"/>
    </w:p>
    <w:p w14:paraId="1D99D85A" w14:textId="77777777" w:rsidR="00922142" w:rsidRPr="00922142" w:rsidRDefault="00922142" w:rsidP="00922142">
      <w:pPr>
        <w:rPr>
          <w:lang w:val="en-US"/>
        </w:rPr>
      </w:pPr>
      <w:r>
        <w:rPr>
          <w:lang w:val="en-US"/>
        </w:rPr>
        <w:t>Text comes here</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30"/>
          <w:footerReference w:type="default" r:id="rId31"/>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95" w:name="_Toc59134597"/>
      <w:r>
        <w:lastRenderedPageBreak/>
        <w:t>References</w:t>
      </w:r>
      <w:bookmarkEnd w:id="95"/>
    </w:p>
    <w:p w14:paraId="0267AD86" w14:textId="3EC7A137" w:rsidR="00C80D08" w:rsidRPr="00C80D08" w:rsidRDefault="00CF6DA9" w:rsidP="00C80D08">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C80D08" w:rsidRPr="00C80D08">
        <w:rPr>
          <w:rFonts w:cs="Times New Roman"/>
          <w:noProof/>
        </w:rPr>
        <w:t xml:space="preserve">Alboaneen, D., Pranggono, B., Alshammari, D., Alqahtani, N., &amp; Alyaffer, R. (2020). Predicting the Epidemiological Outbreak of the Coronavirus Disease 2019 (COVID-19) in Saudi Arabia. </w:t>
      </w:r>
      <w:r w:rsidR="00C80D08" w:rsidRPr="00C80D08">
        <w:rPr>
          <w:rFonts w:cs="Times New Roman"/>
          <w:i/>
          <w:iCs/>
          <w:noProof/>
        </w:rPr>
        <w:t>International Journal of Environmental Research and Public Health</w:t>
      </w:r>
      <w:r w:rsidR="00C80D08" w:rsidRPr="00C80D08">
        <w:rPr>
          <w:rFonts w:cs="Times New Roman"/>
          <w:noProof/>
        </w:rPr>
        <w:t xml:space="preserve">, </w:t>
      </w:r>
      <w:r w:rsidR="00C80D08" w:rsidRPr="00C80D08">
        <w:rPr>
          <w:rFonts w:cs="Times New Roman"/>
          <w:i/>
          <w:iCs/>
          <w:noProof/>
        </w:rPr>
        <w:t>17</w:t>
      </w:r>
      <w:r w:rsidR="00C80D08" w:rsidRPr="00C80D08">
        <w:rPr>
          <w:rFonts w:cs="Times New Roman"/>
          <w:noProof/>
        </w:rPr>
        <w:t>(12), 4568. https://doi.org/10.3390/ijerph17124568</w:t>
      </w:r>
    </w:p>
    <w:p w14:paraId="5E788E46"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Chowell, G., Simonsen, L., Viboud, C., &amp; Kuang, Y. (2014). Is West Africa Approaching a Catastrophic Phase or is the 2014 Ebola Epidemic Slowing Down? Different Models Yield Different Answers for Liberia. </w:t>
      </w:r>
      <w:r w:rsidRPr="00C80D08">
        <w:rPr>
          <w:rFonts w:cs="Times New Roman"/>
          <w:i/>
          <w:iCs/>
          <w:noProof/>
        </w:rPr>
        <w:t>PLoS Currents</w:t>
      </w:r>
      <w:r w:rsidRPr="00C80D08">
        <w:rPr>
          <w:rFonts w:cs="Times New Roman"/>
          <w:noProof/>
        </w:rPr>
        <w:t>. https://doi.org/10.1371/currents.outbreaks.b4690859d91684da963dc40e00f3da81</w:t>
      </w:r>
    </w:p>
    <w:p w14:paraId="51F6EDCB"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Hilal, D. S. (2020). </w:t>
      </w:r>
      <w:r w:rsidRPr="00C80D08">
        <w:rPr>
          <w:rFonts w:cs="Times New Roman"/>
          <w:i/>
          <w:iCs/>
          <w:noProof/>
        </w:rPr>
        <w:t>Conversation with Dr. Sawsan Hilal</w:t>
      </w:r>
      <w:r w:rsidRPr="00C80D08">
        <w:rPr>
          <w:rFonts w:cs="Times New Roman"/>
          <w:noProof/>
        </w:rPr>
        <w:t>.</w:t>
      </w:r>
    </w:p>
    <w:p w14:paraId="090D77D7"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Ministry of Health. (2020). </w:t>
      </w:r>
      <w:r w:rsidRPr="00C80D08">
        <w:rPr>
          <w:rFonts w:cs="Times New Roman"/>
          <w:i/>
          <w:iCs/>
          <w:noProof/>
        </w:rPr>
        <w:t>Coronavirus COVID-19 - Summary of Cases</w:t>
      </w:r>
      <w:r w:rsidRPr="00C80D08">
        <w:rPr>
          <w:rFonts w:cs="Times New Roman"/>
          <w:noProof/>
        </w:rPr>
        <w:t>. https://www.moh.gov.bh/?lang=en</w:t>
      </w:r>
    </w:p>
    <w:p w14:paraId="64BB2694"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Naar, I. (2020). </w:t>
      </w:r>
      <w:r w:rsidRPr="00C80D08">
        <w:rPr>
          <w:rFonts w:cs="Times New Roman"/>
          <w:i/>
          <w:iCs/>
          <w:noProof/>
        </w:rPr>
        <w:t>Coronavirus: Bahrain expands bed capacity at its isolation, quarantine centers</w:t>
      </w:r>
      <w:r w:rsidRPr="00C80D08">
        <w:rPr>
          <w:rFonts w:cs="Times New Roman"/>
          <w:noProof/>
        </w:rPr>
        <w:t>. Al Arabiya English. https://english.alarabiya.net/en/coronavirus/2020/05/13/Coronavirus-Bahrain-expands-bed-capacity-at-its-isolation-quarantine-centers</w:t>
      </w:r>
    </w:p>
    <w:p w14:paraId="7AC3F3CC"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Pell, B., Kuang, Y., Viboud, C., &amp; Chowell, G. (2018). Using phenomenological models for forecasting the 2015 Ebola challenge. </w:t>
      </w:r>
      <w:r w:rsidRPr="00C80D08">
        <w:rPr>
          <w:rFonts w:cs="Times New Roman"/>
          <w:i/>
          <w:iCs/>
          <w:noProof/>
        </w:rPr>
        <w:t>Epidemics</w:t>
      </w:r>
      <w:r w:rsidRPr="00C80D08">
        <w:rPr>
          <w:rFonts w:cs="Times New Roman"/>
          <w:noProof/>
        </w:rPr>
        <w:t xml:space="preserve">, </w:t>
      </w:r>
      <w:r w:rsidRPr="00C80D08">
        <w:rPr>
          <w:rFonts w:cs="Times New Roman"/>
          <w:i/>
          <w:iCs/>
          <w:noProof/>
        </w:rPr>
        <w:t>22</w:t>
      </w:r>
      <w:r w:rsidRPr="00C80D08">
        <w:rPr>
          <w:rFonts w:cs="Times New Roman"/>
          <w:noProof/>
        </w:rPr>
        <w:t>, 62–70. https://doi.org/10.1016/j.epidem.2016.11.002</w:t>
      </w:r>
    </w:p>
    <w:p w14:paraId="4A6CD8DD" w14:textId="77777777" w:rsidR="00C80D08" w:rsidRPr="00C80D08" w:rsidRDefault="00C80D08" w:rsidP="00C80D08">
      <w:pPr>
        <w:widowControl w:val="0"/>
        <w:autoSpaceDE w:val="0"/>
        <w:autoSpaceDN w:val="0"/>
        <w:adjustRightInd w:val="0"/>
        <w:ind w:left="480" w:hanging="480"/>
        <w:rPr>
          <w:rFonts w:cs="Times New Roman"/>
          <w:noProof/>
        </w:rPr>
      </w:pPr>
      <w:r w:rsidRPr="00C80D08">
        <w:rPr>
          <w:rFonts w:cs="Times New Roman"/>
          <w:noProof/>
        </w:rPr>
        <w:t xml:space="preserve">Roser, M., Ritchie, H., Ortiz-Ospina, E., &amp; Hasell, J. (2020). </w:t>
      </w:r>
      <w:r w:rsidRPr="00C80D08">
        <w:rPr>
          <w:rFonts w:cs="Times New Roman"/>
          <w:i/>
          <w:iCs/>
          <w:noProof/>
        </w:rPr>
        <w:t>Coronavirus Pandemic (COVID-19)</w:t>
      </w:r>
      <w:r w:rsidRPr="00C80D08">
        <w:rPr>
          <w:rFonts w:cs="Times New Roman"/>
          <w:noProof/>
        </w:rPr>
        <w:t>. OurWorldInData.Org. https://ourworldindata.org/coronavirus</w:t>
      </w:r>
    </w:p>
    <w:p w14:paraId="67E2EA86" w14:textId="4D6E6252" w:rsidR="00B20641" w:rsidRDefault="00CF6DA9" w:rsidP="0012132C">
      <w:pPr>
        <w:jc w:val="both"/>
      </w:pPr>
      <w:r>
        <w:fldChar w:fldCharType="end"/>
      </w:r>
    </w:p>
    <w:sectPr w:rsidR="00B20641" w:rsidSect="00345CF4">
      <w:headerReference w:type="default" r:id="rId32"/>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3027FC" w14:textId="77777777" w:rsidR="009D2B9F" w:rsidRDefault="009D2B9F" w:rsidP="00703385">
      <w:pPr>
        <w:spacing w:line="240" w:lineRule="auto"/>
      </w:pPr>
      <w:r>
        <w:separator/>
      </w:r>
    </w:p>
  </w:endnote>
  <w:endnote w:type="continuationSeparator" w:id="0">
    <w:p w14:paraId="6790EB2A" w14:textId="77777777" w:rsidR="009D2B9F" w:rsidRDefault="009D2B9F"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A46E1A" w:rsidRDefault="00A46E1A">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A46E1A" w:rsidRDefault="00A46E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A46E1A" w:rsidRPr="00874782" w:rsidRDefault="00A46E1A"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A46E1A" w:rsidRDefault="00A46E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A46E1A" w:rsidRDefault="00A46E1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A46E1A" w:rsidRDefault="00A46E1A">
    <w:pPr>
      <w:pStyle w:val="Footer"/>
      <w:jc w:val="center"/>
    </w:pPr>
  </w:p>
  <w:p w14:paraId="712CE781" w14:textId="77777777" w:rsidR="00A46E1A" w:rsidRDefault="00A46E1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A46E1A" w:rsidRDefault="00A46E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A46E1A" w:rsidRDefault="00A46E1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A46E1A" w:rsidRDefault="00A46E1A">
    <w:pPr>
      <w:pStyle w:val="Footer"/>
      <w:jc w:val="center"/>
    </w:pPr>
  </w:p>
  <w:p w14:paraId="11DBC7F7" w14:textId="77777777" w:rsidR="00A46E1A" w:rsidRDefault="00A46E1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A46E1A" w:rsidRDefault="00A46E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A46E1A" w:rsidRDefault="00A46E1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A46E1A" w:rsidRDefault="00A46E1A">
    <w:pPr>
      <w:pStyle w:val="Footer"/>
      <w:jc w:val="center"/>
    </w:pPr>
  </w:p>
  <w:p w14:paraId="6D56B8DC" w14:textId="77777777" w:rsidR="00A46E1A" w:rsidRDefault="00A46E1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A46E1A" w:rsidRDefault="00A46E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A46E1A" w:rsidRDefault="00A46E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1C3687" w14:textId="77777777" w:rsidR="009D2B9F" w:rsidRDefault="009D2B9F" w:rsidP="00703385">
      <w:pPr>
        <w:spacing w:line="240" w:lineRule="auto"/>
      </w:pPr>
      <w:r>
        <w:separator/>
      </w:r>
    </w:p>
  </w:footnote>
  <w:footnote w:type="continuationSeparator" w:id="0">
    <w:p w14:paraId="68129B11" w14:textId="77777777" w:rsidR="009D2B9F" w:rsidRDefault="009D2B9F"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A46E1A" w:rsidRDefault="00A46E1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A46E1A" w:rsidRDefault="00A46E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A46E1A" w:rsidRDefault="00A46E1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A46E1A" w:rsidRDefault="00A46E1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A46E1A" w:rsidRDefault="00A46E1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A46E1A" w:rsidRDefault="00A46E1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A46E1A" w:rsidRDefault="00A46E1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A46E1A" w:rsidRDefault="00A46E1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A46E1A" w:rsidRDefault="00A46E1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A46E1A" w:rsidRDefault="00A46E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4"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7"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1"/>
  </w:num>
  <w:num w:numId="3">
    <w:abstractNumId w:val="5"/>
  </w:num>
  <w:num w:numId="4">
    <w:abstractNumId w:val="3"/>
  </w:num>
  <w:num w:numId="5">
    <w:abstractNumId w:val="6"/>
  </w:num>
  <w:num w:numId="6">
    <w:abstractNumId w:val="7"/>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272A"/>
    <w:rsid w:val="00013ED9"/>
    <w:rsid w:val="00014947"/>
    <w:rsid w:val="00015DEA"/>
    <w:rsid w:val="000178E9"/>
    <w:rsid w:val="0002151F"/>
    <w:rsid w:val="00022223"/>
    <w:rsid w:val="000278FF"/>
    <w:rsid w:val="00027D8D"/>
    <w:rsid w:val="000326E0"/>
    <w:rsid w:val="000346F9"/>
    <w:rsid w:val="000352F2"/>
    <w:rsid w:val="000365A3"/>
    <w:rsid w:val="00037BD7"/>
    <w:rsid w:val="00040E14"/>
    <w:rsid w:val="000431A7"/>
    <w:rsid w:val="00043F21"/>
    <w:rsid w:val="0004429F"/>
    <w:rsid w:val="00044A84"/>
    <w:rsid w:val="000458CC"/>
    <w:rsid w:val="00046C10"/>
    <w:rsid w:val="000471B3"/>
    <w:rsid w:val="00052BC9"/>
    <w:rsid w:val="000550D3"/>
    <w:rsid w:val="000560C3"/>
    <w:rsid w:val="00056925"/>
    <w:rsid w:val="00056BE0"/>
    <w:rsid w:val="000576DB"/>
    <w:rsid w:val="000603F6"/>
    <w:rsid w:val="00061AC2"/>
    <w:rsid w:val="00063B34"/>
    <w:rsid w:val="0006426F"/>
    <w:rsid w:val="000644AD"/>
    <w:rsid w:val="00064CFD"/>
    <w:rsid w:val="00072BC2"/>
    <w:rsid w:val="00083802"/>
    <w:rsid w:val="00086D3F"/>
    <w:rsid w:val="000875CF"/>
    <w:rsid w:val="0008775C"/>
    <w:rsid w:val="00087C22"/>
    <w:rsid w:val="00096110"/>
    <w:rsid w:val="000963C1"/>
    <w:rsid w:val="000A3EBF"/>
    <w:rsid w:val="000A55B0"/>
    <w:rsid w:val="000A5D0F"/>
    <w:rsid w:val="000A6BCF"/>
    <w:rsid w:val="000A6E47"/>
    <w:rsid w:val="000A7A10"/>
    <w:rsid w:val="000B2087"/>
    <w:rsid w:val="000B5000"/>
    <w:rsid w:val="000B5E6E"/>
    <w:rsid w:val="000B719B"/>
    <w:rsid w:val="000B7CBF"/>
    <w:rsid w:val="000C175D"/>
    <w:rsid w:val="000C3081"/>
    <w:rsid w:val="000C36E2"/>
    <w:rsid w:val="000C46D1"/>
    <w:rsid w:val="000C632A"/>
    <w:rsid w:val="000C7805"/>
    <w:rsid w:val="000D08A8"/>
    <w:rsid w:val="000D275B"/>
    <w:rsid w:val="000D59F8"/>
    <w:rsid w:val="000E2A93"/>
    <w:rsid w:val="000E39C2"/>
    <w:rsid w:val="000E5ADE"/>
    <w:rsid w:val="000F102F"/>
    <w:rsid w:val="000F34A1"/>
    <w:rsid w:val="000F5246"/>
    <w:rsid w:val="000F76BC"/>
    <w:rsid w:val="000F7D58"/>
    <w:rsid w:val="00102382"/>
    <w:rsid w:val="0010259A"/>
    <w:rsid w:val="001045A2"/>
    <w:rsid w:val="00104B04"/>
    <w:rsid w:val="001067E6"/>
    <w:rsid w:val="001122AB"/>
    <w:rsid w:val="00112826"/>
    <w:rsid w:val="00113BB9"/>
    <w:rsid w:val="00114916"/>
    <w:rsid w:val="0012132C"/>
    <w:rsid w:val="0012769B"/>
    <w:rsid w:val="001317E1"/>
    <w:rsid w:val="00132547"/>
    <w:rsid w:val="00132694"/>
    <w:rsid w:val="00133601"/>
    <w:rsid w:val="00133E6C"/>
    <w:rsid w:val="0013673E"/>
    <w:rsid w:val="00141CD9"/>
    <w:rsid w:val="00143B4B"/>
    <w:rsid w:val="00145C99"/>
    <w:rsid w:val="001475B4"/>
    <w:rsid w:val="00147C64"/>
    <w:rsid w:val="001512D8"/>
    <w:rsid w:val="00156660"/>
    <w:rsid w:val="00161AB9"/>
    <w:rsid w:val="00170D5E"/>
    <w:rsid w:val="00172E2D"/>
    <w:rsid w:val="00172F0F"/>
    <w:rsid w:val="00176DCA"/>
    <w:rsid w:val="00177E9D"/>
    <w:rsid w:val="00180004"/>
    <w:rsid w:val="0018179B"/>
    <w:rsid w:val="00182FFA"/>
    <w:rsid w:val="001845DB"/>
    <w:rsid w:val="00190FF0"/>
    <w:rsid w:val="001939FD"/>
    <w:rsid w:val="001963C1"/>
    <w:rsid w:val="001A0276"/>
    <w:rsid w:val="001A2BFB"/>
    <w:rsid w:val="001B2D30"/>
    <w:rsid w:val="001B48DE"/>
    <w:rsid w:val="001B6227"/>
    <w:rsid w:val="001B658D"/>
    <w:rsid w:val="001B65C7"/>
    <w:rsid w:val="001B681C"/>
    <w:rsid w:val="001C5D47"/>
    <w:rsid w:val="001D033E"/>
    <w:rsid w:val="001D0FAF"/>
    <w:rsid w:val="001D1723"/>
    <w:rsid w:val="001D313B"/>
    <w:rsid w:val="001D45F2"/>
    <w:rsid w:val="001D6CEF"/>
    <w:rsid w:val="001E4B72"/>
    <w:rsid w:val="001E650A"/>
    <w:rsid w:val="001F0875"/>
    <w:rsid w:val="001F0A12"/>
    <w:rsid w:val="001F28B5"/>
    <w:rsid w:val="001F3901"/>
    <w:rsid w:val="001F4B99"/>
    <w:rsid w:val="001F4BE3"/>
    <w:rsid w:val="001F4F63"/>
    <w:rsid w:val="001F71A2"/>
    <w:rsid w:val="00201424"/>
    <w:rsid w:val="00203BE8"/>
    <w:rsid w:val="00204560"/>
    <w:rsid w:val="00204CA8"/>
    <w:rsid w:val="00205558"/>
    <w:rsid w:val="00206800"/>
    <w:rsid w:val="002077C6"/>
    <w:rsid w:val="00211A19"/>
    <w:rsid w:val="00212B67"/>
    <w:rsid w:val="002146E4"/>
    <w:rsid w:val="00214B92"/>
    <w:rsid w:val="002171F9"/>
    <w:rsid w:val="002225B0"/>
    <w:rsid w:val="00223BDD"/>
    <w:rsid w:val="00225AB2"/>
    <w:rsid w:val="00227110"/>
    <w:rsid w:val="00227392"/>
    <w:rsid w:val="00231AD6"/>
    <w:rsid w:val="00237778"/>
    <w:rsid w:val="0024020E"/>
    <w:rsid w:val="002410F1"/>
    <w:rsid w:val="002416D1"/>
    <w:rsid w:val="00241E61"/>
    <w:rsid w:val="00242566"/>
    <w:rsid w:val="0024278E"/>
    <w:rsid w:val="002544AE"/>
    <w:rsid w:val="00264C36"/>
    <w:rsid w:val="00264D36"/>
    <w:rsid w:val="00267868"/>
    <w:rsid w:val="002705CE"/>
    <w:rsid w:val="00272C26"/>
    <w:rsid w:val="00273AD1"/>
    <w:rsid w:val="00280533"/>
    <w:rsid w:val="00281E1B"/>
    <w:rsid w:val="00282E24"/>
    <w:rsid w:val="00285D30"/>
    <w:rsid w:val="00286CAD"/>
    <w:rsid w:val="00290D74"/>
    <w:rsid w:val="00292A64"/>
    <w:rsid w:val="00292FE5"/>
    <w:rsid w:val="002A6E3F"/>
    <w:rsid w:val="002B0217"/>
    <w:rsid w:val="002B176B"/>
    <w:rsid w:val="002B1CC0"/>
    <w:rsid w:val="002B1CC4"/>
    <w:rsid w:val="002B3D2B"/>
    <w:rsid w:val="002B48A7"/>
    <w:rsid w:val="002B48FC"/>
    <w:rsid w:val="002C3958"/>
    <w:rsid w:val="002C3C9A"/>
    <w:rsid w:val="002C3F9F"/>
    <w:rsid w:val="002C4412"/>
    <w:rsid w:val="002C525E"/>
    <w:rsid w:val="002C5BAF"/>
    <w:rsid w:val="002D073B"/>
    <w:rsid w:val="002D17F7"/>
    <w:rsid w:val="002D3D1A"/>
    <w:rsid w:val="002D7146"/>
    <w:rsid w:val="002E4576"/>
    <w:rsid w:val="002E5683"/>
    <w:rsid w:val="002E5E4C"/>
    <w:rsid w:val="002F0715"/>
    <w:rsid w:val="002F73A2"/>
    <w:rsid w:val="002F7A64"/>
    <w:rsid w:val="0030020C"/>
    <w:rsid w:val="00300BDD"/>
    <w:rsid w:val="00305747"/>
    <w:rsid w:val="00320CFD"/>
    <w:rsid w:val="00321650"/>
    <w:rsid w:val="003218F4"/>
    <w:rsid w:val="00321B46"/>
    <w:rsid w:val="00321C95"/>
    <w:rsid w:val="00327101"/>
    <w:rsid w:val="00330396"/>
    <w:rsid w:val="00330875"/>
    <w:rsid w:val="003313EF"/>
    <w:rsid w:val="00332513"/>
    <w:rsid w:val="00333A4F"/>
    <w:rsid w:val="00344D28"/>
    <w:rsid w:val="00345CF4"/>
    <w:rsid w:val="00352B43"/>
    <w:rsid w:val="00357098"/>
    <w:rsid w:val="003574EA"/>
    <w:rsid w:val="00361D8C"/>
    <w:rsid w:val="003643CD"/>
    <w:rsid w:val="003644FF"/>
    <w:rsid w:val="00365A17"/>
    <w:rsid w:val="0036649E"/>
    <w:rsid w:val="0036799B"/>
    <w:rsid w:val="00372678"/>
    <w:rsid w:val="00380FF3"/>
    <w:rsid w:val="0038115F"/>
    <w:rsid w:val="00381CD8"/>
    <w:rsid w:val="00390254"/>
    <w:rsid w:val="00392E6B"/>
    <w:rsid w:val="00392E73"/>
    <w:rsid w:val="003A0F7B"/>
    <w:rsid w:val="003A2442"/>
    <w:rsid w:val="003A2654"/>
    <w:rsid w:val="003A26F4"/>
    <w:rsid w:val="003A2E80"/>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F00F5"/>
    <w:rsid w:val="003F16A0"/>
    <w:rsid w:val="003F26B1"/>
    <w:rsid w:val="003F525C"/>
    <w:rsid w:val="0040071B"/>
    <w:rsid w:val="0040468A"/>
    <w:rsid w:val="00411A06"/>
    <w:rsid w:val="00414760"/>
    <w:rsid w:val="004160AE"/>
    <w:rsid w:val="004163F2"/>
    <w:rsid w:val="004238A1"/>
    <w:rsid w:val="00423CE6"/>
    <w:rsid w:val="00424C89"/>
    <w:rsid w:val="0043056D"/>
    <w:rsid w:val="004326A6"/>
    <w:rsid w:val="004327A3"/>
    <w:rsid w:val="00432F0C"/>
    <w:rsid w:val="00434880"/>
    <w:rsid w:val="0044346D"/>
    <w:rsid w:val="00444BBC"/>
    <w:rsid w:val="0045085A"/>
    <w:rsid w:val="0045386F"/>
    <w:rsid w:val="00454286"/>
    <w:rsid w:val="0045473F"/>
    <w:rsid w:val="00457EA0"/>
    <w:rsid w:val="00460A22"/>
    <w:rsid w:val="00460DAA"/>
    <w:rsid w:val="00461976"/>
    <w:rsid w:val="004639C8"/>
    <w:rsid w:val="00465632"/>
    <w:rsid w:val="00467C8E"/>
    <w:rsid w:val="00473E51"/>
    <w:rsid w:val="0047710C"/>
    <w:rsid w:val="00481164"/>
    <w:rsid w:val="00482A74"/>
    <w:rsid w:val="004840BE"/>
    <w:rsid w:val="0048554C"/>
    <w:rsid w:val="0048662B"/>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142E"/>
    <w:rsid w:val="004E2257"/>
    <w:rsid w:val="004E4C50"/>
    <w:rsid w:val="004E4F62"/>
    <w:rsid w:val="004F044B"/>
    <w:rsid w:val="004F2521"/>
    <w:rsid w:val="004F7E0F"/>
    <w:rsid w:val="0050164A"/>
    <w:rsid w:val="00503BF3"/>
    <w:rsid w:val="00510027"/>
    <w:rsid w:val="005149CF"/>
    <w:rsid w:val="0051757F"/>
    <w:rsid w:val="00520929"/>
    <w:rsid w:val="005235EE"/>
    <w:rsid w:val="005242EC"/>
    <w:rsid w:val="00524C5E"/>
    <w:rsid w:val="00530D0A"/>
    <w:rsid w:val="00532728"/>
    <w:rsid w:val="00532F31"/>
    <w:rsid w:val="005335F4"/>
    <w:rsid w:val="00541152"/>
    <w:rsid w:val="00542476"/>
    <w:rsid w:val="0054335E"/>
    <w:rsid w:val="00551376"/>
    <w:rsid w:val="005536B5"/>
    <w:rsid w:val="00560263"/>
    <w:rsid w:val="00560357"/>
    <w:rsid w:val="00561051"/>
    <w:rsid w:val="00561173"/>
    <w:rsid w:val="00561838"/>
    <w:rsid w:val="00561B3D"/>
    <w:rsid w:val="005643CC"/>
    <w:rsid w:val="00565AC6"/>
    <w:rsid w:val="00565EBE"/>
    <w:rsid w:val="00566423"/>
    <w:rsid w:val="00566AA3"/>
    <w:rsid w:val="00571058"/>
    <w:rsid w:val="00572589"/>
    <w:rsid w:val="00572ECC"/>
    <w:rsid w:val="005846AF"/>
    <w:rsid w:val="005850F0"/>
    <w:rsid w:val="00586E02"/>
    <w:rsid w:val="005902AE"/>
    <w:rsid w:val="00591AA1"/>
    <w:rsid w:val="00591D1A"/>
    <w:rsid w:val="00592879"/>
    <w:rsid w:val="0059368F"/>
    <w:rsid w:val="00593EFD"/>
    <w:rsid w:val="00594D91"/>
    <w:rsid w:val="0059582A"/>
    <w:rsid w:val="00596439"/>
    <w:rsid w:val="005A3CD3"/>
    <w:rsid w:val="005A63F0"/>
    <w:rsid w:val="005A6881"/>
    <w:rsid w:val="005A7767"/>
    <w:rsid w:val="005B1E81"/>
    <w:rsid w:val="005B3978"/>
    <w:rsid w:val="005B4523"/>
    <w:rsid w:val="005B5BC7"/>
    <w:rsid w:val="005C4BB1"/>
    <w:rsid w:val="005C62E6"/>
    <w:rsid w:val="005C74F1"/>
    <w:rsid w:val="005D2083"/>
    <w:rsid w:val="005D6761"/>
    <w:rsid w:val="005E52CF"/>
    <w:rsid w:val="005E7A22"/>
    <w:rsid w:val="005E7C45"/>
    <w:rsid w:val="005F0D76"/>
    <w:rsid w:val="005F1232"/>
    <w:rsid w:val="005F4245"/>
    <w:rsid w:val="005F46B4"/>
    <w:rsid w:val="005F4F34"/>
    <w:rsid w:val="00606514"/>
    <w:rsid w:val="006126CC"/>
    <w:rsid w:val="0061478E"/>
    <w:rsid w:val="0061503C"/>
    <w:rsid w:val="0061636B"/>
    <w:rsid w:val="00616F03"/>
    <w:rsid w:val="00623BDB"/>
    <w:rsid w:val="00623EE9"/>
    <w:rsid w:val="00625480"/>
    <w:rsid w:val="00625C58"/>
    <w:rsid w:val="00625D5C"/>
    <w:rsid w:val="00626AC6"/>
    <w:rsid w:val="006271D0"/>
    <w:rsid w:val="006323DE"/>
    <w:rsid w:val="0063410A"/>
    <w:rsid w:val="00634499"/>
    <w:rsid w:val="00641619"/>
    <w:rsid w:val="00647DB8"/>
    <w:rsid w:val="00654733"/>
    <w:rsid w:val="00654ACA"/>
    <w:rsid w:val="00654B7A"/>
    <w:rsid w:val="0065590F"/>
    <w:rsid w:val="006575ED"/>
    <w:rsid w:val="00662486"/>
    <w:rsid w:val="00664D2D"/>
    <w:rsid w:val="00671ECA"/>
    <w:rsid w:val="00672DB8"/>
    <w:rsid w:val="006744F8"/>
    <w:rsid w:val="00675F01"/>
    <w:rsid w:val="00676FFA"/>
    <w:rsid w:val="0068014A"/>
    <w:rsid w:val="006846BD"/>
    <w:rsid w:val="0068508D"/>
    <w:rsid w:val="006860D6"/>
    <w:rsid w:val="00691857"/>
    <w:rsid w:val="00697426"/>
    <w:rsid w:val="00697CD3"/>
    <w:rsid w:val="006A05D7"/>
    <w:rsid w:val="006A201B"/>
    <w:rsid w:val="006A30C2"/>
    <w:rsid w:val="006A3D49"/>
    <w:rsid w:val="006A523D"/>
    <w:rsid w:val="006B47B6"/>
    <w:rsid w:val="006B5473"/>
    <w:rsid w:val="006B6BB4"/>
    <w:rsid w:val="006B7428"/>
    <w:rsid w:val="006C54A7"/>
    <w:rsid w:val="006C5ED7"/>
    <w:rsid w:val="006C69FB"/>
    <w:rsid w:val="006D0AA8"/>
    <w:rsid w:val="006D39EE"/>
    <w:rsid w:val="006D5291"/>
    <w:rsid w:val="006D6389"/>
    <w:rsid w:val="006E4EA6"/>
    <w:rsid w:val="006F665F"/>
    <w:rsid w:val="006F777B"/>
    <w:rsid w:val="00700AC7"/>
    <w:rsid w:val="00701F26"/>
    <w:rsid w:val="00703385"/>
    <w:rsid w:val="00703823"/>
    <w:rsid w:val="007052CD"/>
    <w:rsid w:val="00707722"/>
    <w:rsid w:val="00710CEE"/>
    <w:rsid w:val="00713190"/>
    <w:rsid w:val="00713654"/>
    <w:rsid w:val="0071375B"/>
    <w:rsid w:val="00713D12"/>
    <w:rsid w:val="007144B5"/>
    <w:rsid w:val="007177C1"/>
    <w:rsid w:val="00720256"/>
    <w:rsid w:val="00720E79"/>
    <w:rsid w:val="00721EC8"/>
    <w:rsid w:val="0072268E"/>
    <w:rsid w:val="00725032"/>
    <w:rsid w:val="00727E99"/>
    <w:rsid w:val="007336AD"/>
    <w:rsid w:val="00733752"/>
    <w:rsid w:val="00735A38"/>
    <w:rsid w:val="00736243"/>
    <w:rsid w:val="0074114D"/>
    <w:rsid w:val="0075069C"/>
    <w:rsid w:val="00751D98"/>
    <w:rsid w:val="00753D7E"/>
    <w:rsid w:val="00754E61"/>
    <w:rsid w:val="00755590"/>
    <w:rsid w:val="007567FB"/>
    <w:rsid w:val="00756A67"/>
    <w:rsid w:val="00757A24"/>
    <w:rsid w:val="00763C66"/>
    <w:rsid w:val="007646D6"/>
    <w:rsid w:val="0076589C"/>
    <w:rsid w:val="007674E2"/>
    <w:rsid w:val="00777514"/>
    <w:rsid w:val="007830B8"/>
    <w:rsid w:val="007838F3"/>
    <w:rsid w:val="007868AE"/>
    <w:rsid w:val="0079106A"/>
    <w:rsid w:val="00791A76"/>
    <w:rsid w:val="00791AE3"/>
    <w:rsid w:val="0079485A"/>
    <w:rsid w:val="007A4086"/>
    <w:rsid w:val="007A57CB"/>
    <w:rsid w:val="007A593D"/>
    <w:rsid w:val="007A6C4C"/>
    <w:rsid w:val="007B0243"/>
    <w:rsid w:val="007B07D8"/>
    <w:rsid w:val="007B197F"/>
    <w:rsid w:val="007B2EC1"/>
    <w:rsid w:val="007B5E47"/>
    <w:rsid w:val="007B690C"/>
    <w:rsid w:val="007B6968"/>
    <w:rsid w:val="007C285B"/>
    <w:rsid w:val="007C435B"/>
    <w:rsid w:val="007D11E0"/>
    <w:rsid w:val="007D183A"/>
    <w:rsid w:val="007D2143"/>
    <w:rsid w:val="007D6DAE"/>
    <w:rsid w:val="007E4E20"/>
    <w:rsid w:val="007F0C14"/>
    <w:rsid w:val="007F4EF0"/>
    <w:rsid w:val="007F7414"/>
    <w:rsid w:val="007F7C01"/>
    <w:rsid w:val="00801F66"/>
    <w:rsid w:val="00805111"/>
    <w:rsid w:val="00806020"/>
    <w:rsid w:val="00810E27"/>
    <w:rsid w:val="008111A7"/>
    <w:rsid w:val="008132F5"/>
    <w:rsid w:val="00815121"/>
    <w:rsid w:val="008161D5"/>
    <w:rsid w:val="00816BCA"/>
    <w:rsid w:val="00816F3D"/>
    <w:rsid w:val="008176AD"/>
    <w:rsid w:val="008206C8"/>
    <w:rsid w:val="00823A2E"/>
    <w:rsid w:val="00824897"/>
    <w:rsid w:val="00826AF5"/>
    <w:rsid w:val="008301A6"/>
    <w:rsid w:val="00831EDE"/>
    <w:rsid w:val="008352AA"/>
    <w:rsid w:val="0083715C"/>
    <w:rsid w:val="00837C10"/>
    <w:rsid w:val="00840FF8"/>
    <w:rsid w:val="00845625"/>
    <w:rsid w:val="00847D18"/>
    <w:rsid w:val="008501FC"/>
    <w:rsid w:val="00854E37"/>
    <w:rsid w:val="00863468"/>
    <w:rsid w:val="008634AA"/>
    <w:rsid w:val="008650C9"/>
    <w:rsid w:val="00866818"/>
    <w:rsid w:val="00866AC4"/>
    <w:rsid w:val="00867E29"/>
    <w:rsid w:val="00871FB0"/>
    <w:rsid w:val="00874782"/>
    <w:rsid w:val="00874B14"/>
    <w:rsid w:val="00876C94"/>
    <w:rsid w:val="008801C1"/>
    <w:rsid w:val="00884D2A"/>
    <w:rsid w:val="00886132"/>
    <w:rsid w:val="00891C39"/>
    <w:rsid w:val="00891D73"/>
    <w:rsid w:val="0089228E"/>
    <w:rsid w:val="008946E5"/>
    <w:rsid w:val="00894E75"/>
    <w:rsid w:val="0089552D"/>
    <w:rsid w:val="008958F4"/>
    <w:rsid w:val="008960E5"/>
    <w:rsid w:val="008A14FC"/>
    <w:rsid w:val="008A2948"/>
    <w:rsid w:val="008A2D02"/>
    <w:rsid w:val="008A39DB"/>
    <w:rsid w:val="008A593C"/>
    <w:rsid w:val="008A5973"/>
    <w:rsid w:val="008B190F"/>
    <w:rsid w:val="008B52BD"/>
    <w:rsid w:val="008B5757"/>
    <w:rsid w:val="008B66B4"/>
    <w:rsid w:val="008B71F0"/>
    <w:rsid w:val="008C5BE4"/>
    <w:rsid w:val="008D0DAD"/>
    <w:rsid w:val="008D1D2B"/>
    <w:rsid w:val="008D552C"/>
    <w:rsid w:val="008D72C8"/>
    <w:rsid w:val="008D78BC"/>
    <w:rsid w:val="008E0D88"/>
    <w:rsid w:val="008E10E8"/>
    <w:rsid w:val="008E3EC1"/>
    <w:rsid w:val="008E4768"/>
    <w:rsid w:val="008E5207"/>
    <w:rsid w:val="008E64FA"/>
    <w:rsid w:val="008F0EC6"/>
    <w:rsid w:val="008F4ECB"/>
    <w:rsid w:val="0090031E"/>
    <w:rsid w:val="009137ED"/>
    <w:rsid w:val="0091541A"/>
    <w:rsid w:val="00915564"/>
    <w:rsid w:val="009161EC"/>
    <w:rsid w:val="0092058D"/>
    <w:rsid w:val="00922142"/>
    <w:rsid w:val="00922857"/>
    <w:rsid w:val="00922D0C"/>
    <w:rsid w:val="00923E34"/>
    <w:rsid w:val="00924025"/>
    <w:rsid w:val="0092692E"/>
    <w:rsid w:val="00926D08"/>
    <w:rsid w:val="00927F23"/>
    <w:rsid w:val="009315C7"/>
    <w:rsid w:val="00932CBA"/>
    <w:rsid w:val="00935EC7"/>
    <w:rsid w:val="009360E6"/>
    <w:rsid w:val="009370C4"/>
    <w:rsid w:val="00937CEF"/>
    <w:rsid w:val="0094074D"/>
    <w:rsid w:val="00941302"/>
    <w:rsid w:val="00941C38"/>
    <w:rsid w:val="00941E04"/>
    <w:rsid w:val="00946630"/>
    <w:rsid w:val="00946DDB"/>
    <w:rsid w:val="00946FB0"/>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4A7E"/>
    <w:rsid w:val="009A7B4A"/>
    <w:rsid w:val="009B06CB"/>
    <w:rsid w:val="009B1156"/>
    <w:rsid w:val="009B4F85"/>
    <w:rsid w:val="009C00BE"/>
    <w:rsid w:val="009C036B"/>
    <w:rsid w:val="009C2C88"/>
    <w:rsid w:val="009C5823"/>
    <w:rsid w:val="009D1A2A"/>
    <w:rsid w:val="009D2B9F"/>
    <w:rsid w:val="009D2C5B"/>
    <w:rsid w:val="009D3392"/>
    <w:rsid w:val="009D4F4F"/>
    <w:rsid w:val="009D761B"/>
    <w:rsid w:val="009E1F20"/>
    <w:rsid w:val="009E2BA1"/>
    <w:rsid w:val="009E4A44"/>
    <w:rsid w:val="009E668A"/>
    <w:rsid w:val="009E6973"/>
    <w:rsid w:val="009E758A"/>
    <w:rsid w:val="009F6F82"/>
    <w:rsid w:val="009F70AE"/>
    <w:rsid w:val="00A00983"/>
    <w:rsid w:val="00A01B6F"/>
    <w:rsid w:val="00A01D31"/>
    <w:rsid w:val="00A027DB"/>
    <w:rsid w:val="00A07924"/>
    <w:rsid w:val="00A12BD8"/>
    <w:rsid w:val="00A1384B"/>
    <w:rsid w:val="00A1522A"/>
    <w:rsid w:val="00A1563A"/>
    <w:rsid w:val="00A167E4"/>
    <w:rsid w:val="00A1733C"/>
    <w:rsid w:val="00A20AA9"/>
    <w:rsid w:val="00A22740"/>
    <w:rsid w:val="00A25B10"/>
    <w:rsid w:val="00A26C59"/>
    <w:rsid w:val="00A336BA"/>
    <w:rsid w:val="00A3561D"/>
    <w:rsid w:val="00A4062C"/>
    <w:rsid w:val="00A4282E"/>
    <w:rsid w:val="00A4470B"/>
    <w:rsid w:val="00A44EC8"/>
    <w:rsid w:val="00A46E1A"/>
    <w:rsid w:val="00A47323"/>
    <w:rsid w:val="00A517CE"/>
    <w:rsid w:val="00A5383E"/>
    <w:rsid w:val="00A60ACB"/>
    <w:rsid w:val="00A63404"/>
    <w:rsid w:val="00A63994"/>
    <w:rsid w:val="00A64693"/>
    <w:rsid w:val="00A71039"/>
    <w:rsid w:val="00A73FB2"/>
    <w:rsid w:val="00A7637F"/>
    <w:rsid w:val="00A76820"/>
    <w:rsid w:val="00A76F7A"/>
    <w:rsid w:val="00A80152"/>
    <w:rsid w:val="00A84217"/>
    <w:rsid w:val="00A847A5"/>
    <w:rsid w:val="00A85515"/>
    <w:rsid w:val="00A86D5A"/>
    <w:rsid w:val="00A86EDA"/>
    <w:rsid w:val="00A94086"/>
    <w:rsid w:val="00A94107"/>
    <w:rsid w:val="00A94636"/>
    <w:rsid w:val="00A94C7D"/>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4D84"/>
    <w:rsid w:val="00AC5631"/>
    <w:rsid w:val="00AC5C43"/>
    <w:rsid w:val="00AC6AA3"/>
    <w:rsid w:val="00AC75F1"/>
    <w:rsid w:val="00AC7768"/>
    <w:rsid w:val="00AD11A8"/>
    <w:rsid w:val="00AD222B"/>
    <w:rsid w:val="00AD3EB6"/>
    <w:rsid w:val="00AD578D"/>
    <w:rsid w:val="00AD7C64"/>
    <w:rsid w:val="00AE025C"/>
    <w:rsid w:val="00AE4D3E"/>
    <w:rsid w:val="00AE51C8"/>
    <w:rsid w:val="00AE5B5E"/>
    <w:rsid w:val="00AE5EE2"/>
    <w:rsid w:val="00AE6AFF"/>
    <w:rsid w:val="00AE6C54"/>
    <w:rsid w:val="00AE6E59"/>
    <w:rsid w:val="00AF3B62"/>
    <w:rsid w:val="00AF7508"/>
    <w:rsid w:val="00B00115"/>
    <w:rsid w:val="00B02672"/>
    <w:rsid w:val="00B03BC3"/>
    <w:rsid w:val="00B04045"/>
    <w:rsid w:val="00B04DB1"/>
    <w:rsid w:val="00B051D5"/>
    <w:rsid w:val="00B05EAA"/>
    <w:rsid w:val="00B06237"/>
    <w:rsid w:val="00B06EB3"/>
    <w:rsid w:val="00B112AA"/>
    <w:rsid w:val="00B113CE"/>
    <w:rsid w:val="00B12F5D"/>
    <w:rsid w:val="00B158CA"/>
    <w:rsid w:val="00B17231"/>
    <w:rsid w:val="00B20641"/>
    <w:rsid w:val="00B2303E"/>
    <w:rsid w:val="00B23464"/>
    <w:rsid w:val="00B31F7B"/>
    <w:rsid w:val="00B33981"/>
    <w:rsid w:val="00B35CA5"/>
    <w:rsid w:val="00B35FE1"/>
    <w:rsid w:val="00B37E15"/>
    <w:rsid w:val="00B4125F"/>
    <w:rsid w:val="00B456DE"/>
    <w:rsid w:val="00B47261"/>
    <w:rsid w:val="00B50338"/>
    <w:rsid w:val="00B50E19"/>
    <w:rsid w:val="00B54AF4"/>
    <w:rsid w:val="00B54B7A"/>
    <w:rsid w:val="00B55F89"/>
    <w:rsid w:val="00B560D6"/>
    <w:rsid w:val="00B57037"/>
    <w:rsid w:val="00B60C3E"/>
    <w:rsid w:val="00B641E4"/>
    <w:rsid w:val="00B66B1A"/>
    <w:rsid w:val="00B7095B"/>
    <w:rsid w:val="00B73BB8"/>
    <w:rsid w:val="00B7440C"/>
    <w:rsid w:val="00B746E3"/>
    <w:rsid w:val="00B75D82"/>
    <w:rsid w:val="00B8094A"/>
    <w:rsid w:val="00B81521"/>
    <w:rsid w:val="00B81CB7"/>
    <w:rsid w:val="00B84BAB"/>
    <w:rsid w:val="00B9024A"/>
    <w:rsid w:val="00B90899"/>
    <w:rsid w:val="00B90EE6"/>
    <w:rsid w:val="00B9765C"/>
    <w:rsid w:val="00BA1375"/>
    <w:rsid w:val="00BA41E4"/>
    <w:rsid w:val="00BA4F4E"/>
    <w:rsid w:val="00BA4FE4"/>
    <w:rsid w:val="00BA572C"/>
    <w:rsid w:val="00BB026C"/>
    <w:rsid w:val="00BB0C40"/>
    <w:rsid w:val="00BB21E0"/>
    <w:rsid w:val="00BB405E"/>
    <w:rsid w:val="00BB6B64"/>
    <w:rsid w:val="00BB70A6"/>
    <w:rsid w:val="00BC0B02"/>
    <w:rsid w:val="00BC1D62"/>
    <w:rsid w:val="00BC2D27"/>
    <w:rsid w:val="00BC2E7E"/>
    <w:rsid w:val="00BD11D1"/>
    <w:rsid w:val="00BD11F3"/>
    <w:rsid w:val="00BD6AB1"/>
    <w:rsid w:val="00BE0B40"/>
    <w:rsid w:val="00BE115D"/>
    <w:rsid w:val="00BE16A8"/>
    <w:rsid w:val="00BE2686"/>
    <w:rsid w:val="00BE5B6D"/>
    <w:rsid w:val="00BE6C0D"/>
    <w:rsid w:val="00BE6C23"/>
    <w:rsid w:val="00BE7B9E"/>
    <w:rsid w:val="00BE7DAB"/>
    <w:rsid w:val="00BF0D27"/>
    <w:rsid w:val="00BF1686"/>
    <w:rsid w:val="00BF2D31"/>
    <w:rsid w:val="00BF56A7"/>
    <w:rsid w:val="00BF7FBE"/>
    <w:rsid w:val="00C02BC4"/>
    <w:rsid w:val="00C03008"/>
    <w:rsid w:val="00C03825"/>
    <w:rsid w:val="00C04886"/>
    <w:rsid w:val="00C06CA0"/>
    <w:rsid w:val="00C10061"/>
    <w:rsid w:val="00C12AC1"/>
    <w:rsid w:val="00C140CD"/>
    <w:rsid w:val="00C15C64"/>
    <w:rsid w:val="00C161F1"/>
    <w:rsid w:val="00C16D80"/>
    <w:rsid w:val="00C21C48"/>
    <w:rsid w:val="00C22359"/>
    <w:rsid w:val="00C238A7"/>
    <w:rsid w:val="00C241B6"/>
    <w:rsid w:val="00C2705A"/>
    <w:rsid w:val="00C320BC"/>
    <w:rsid w:val="00C347C7"/>
    <w:rsid w:val="00C361FE"/>
    <w:rsid w:val="00C36E21"/>
    <w:rsid w:val="00C37D1D"/>
    <w:rsid w:val="00C37E83"/>
    <w:rsid w:val="00C44E9A"/>
    <w:rsid w:val="00C45313"/>
    <w:rsid w:val="00C50FC2"/>
    <w:rsid w:val="00C541B1"/>
    <w:rsid w:val="00C64433"/>
    <w:rsid w:val="00C652CA"/>
    <w:rsid w:val="00C65B34"/>
    <w:rsid w:val="00C65B72"/>
    <w:rsid w:val="00C67543"/>
    <w:rsid w:val="00C71073"/>
    <w:rsid w:val="00C71B5F"/>
    <w:rsid w:val="00C7627E"/>
    <w:rsid w:val="00C76713"/>
    <w:rsid w:val="00C776E5"/>
    <w:rsid w:val="00C80D08"/>
    <w:rsid w:val="00C81578"/>
    <w:rsid w:val="00C8697C"/>
    <w:rsid w:val="00C8734A"/>
    <w:rsid w:val="00C8748D"/>
    <w:rsid w:val="00C91B0E"/>
    <w:rsid w:val="00C92418"/>
    <w:rsid w:val="00C959F2"/>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C064C"/>
    <w:rsid w:val="00CC1197"/>
    <w:rsid w:val="00CC1624"/>
    <w:rsid w:val="00CC17C2"/>
    <w:rsid w:val="00CC3686"/>
    <w:rsid w:val="00CC75F4"/>
    <w:rsid w:val="00CD00D8"/>
    <w:rsid w:val="00CD360A"/>
    <w:rsid w:val="00CD4C87"/>
    <w:rsid w:val="00CD55B7"/>
    <w:rsid w:val="00CD6D42"/>
    <w:rsid w:val="00CE1E97"/>
    <w:rsid w:val="00CE2A48"/>
    <w:rsid w:val="00CE414D"/>
    <w:rsid w:val="00CF33CE"/>
    <w:rsid w:val="00CF6DA9"/>
    <w:rsid w:val="00D049B0"/>
    <w:rsid w:val="00D06077"/>
    <w:rsid w:val="00D06883"/>
    <w:rsid w:val="00D07B8C"/>
    <w:rsid w:val="00D11835"/>
    <w:rsid w:val="00D13210"/>
    <w:rsid w:val="00D1339C"/>
    <w:rsid w:val="00D14C98"/>
    <w:rsid w:val="00D30FE1"/>
    <w:rsid w:val="00D311B9"/>
    <w:rsid w:val="00D327A2"/>
    <w:rsid w:val="00D3311A"/>
    <w:rsid w:val="00D33481"/>
    <w:rsid w:val="00D339CA"/>
    <w:rsid w:val="00D33C27"/>
    <w:rsid w:val="00D3479C"/>
    <w:rsid w:val="00D364E7"/>
    <w:rsid w:val="00D42399"/>
    <w:rsid w:val="00D431C6"/>
    <w:rsid w:val="00D43767"/>
    <w:rsid w:val="00D52A56"/>
    <w:rsid w:val="00D53F77"/>
    <w:rsid w:val="00D60A9C"/>
    <w:rsid w:val="00D62353"/>
    <w:rsid w:val="00D62A8F"/>
    <w:rsid w:val="00D63C5F"/>
    <w:rsid w:val="00D6538E"/>
    <w:rsid w:val="00D708FB"/>
    <w:rsid w:val="00D73CD3"/>
    <w:rsid w:val="00D7486E"/>
    <w:rsid w:val="00D757AB"/>
    <w:rsid w:val="00D76BF6"/>
    <w:rsid w:val="00D77D47"/>
    <w:rsid w:val="00D82B0F"/>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19BA"/>
    <w:rsid w:val="00DD2FE0"/>
    <w:rsid w:val="00DD78E6"/>
    <w:rsid w:val="00DE0D75"/>
    <w:rsid w:val="00DE19DA"/>
    <w:rsid w:val="00DE2547"/>
    <w:rsid w:val="00DE2593"/>
    <w:rsid w:val="00DE2F2E"/>
    <w:rsid w:val="00DE4F37"/>
    <w:rsid w:val="00DE777E"/>
    <w:rsid w:val="00DF213B"/>
    <w:rsid w:val="00DF7636"/>
    <w:rsid w:val="00E036B9"/>
    <w:rsid w:val="00E05E8E"/>
    <w:rsid w:val="00E11591"/>
    <w:rsid w:val="00E15508"/>
    <w:rsid w:val="00E17DDA"/>
    <w:rsid w:val="00E219C5"/>
    <w:rsid w:val="00E2337E"/>
    <w:rsid w:val="00E31221"/>
    <w:rsid w:val="00E33A52"/>
    <w:rsid w:val="00E37EE8"/>
    <w:rsid w:val="00E42E20"/>
    <w:rsid w:val="00E44CDF"/>
    <w:rsid w:val="00E4564D"/>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638"/>
    <w:rsid w:val="00E77E30"/>
    <w:rsid w:val="00E80B38"/>
    <w:rsid w:val="00E81A34"/>
    <w:rsid w:val="00E847C2"/>
    <w:rsid w:val="00E86584"/>
    <w:rsid w:val="00E87AAF"/>
    <w:rsid w:val="00E93CCA"/>
    <w:rsid w:val="00E9455E"/>
    <w:rsid w:val="00E956B5"/>
    <w:rsid w:val="00E960FD"/>
    <w:rsid w:val="00EA57A2"/>
    <w:rsid w:val="00EA7148"/>
    <w:rsid w:val="00EA793E"/>
    <w:rsid w:val="00EB0F0D"/>
    <w:rsid w:val="00EB2CC5"/>
    <w:rsid w:val="00EB3647"/>
    <w:rsid w:val="00EB36F1"/>
    <w:rsid w:val="00EB3FE1"/>
    <w:rsid w:val="00EB590F"/>
    <w:rsid w:val="00EB5DE4"/>
    <w:rsid w:val="00EB6B6D"/>
    <w:rsid w:val="00EB6C54"/>
    <w:rsid w:val="00EB7146"/>
    <w:rsid w:val="00EB762B"/>
    <w:rsid w:val="00EB7A2A"/>
    <w:rsid w:val="00EB7B99"/>
    <w:rsid w:val="00EC4C11"/>
    <w:rsid w:val="00EC6CEC"/>
    <w:rsid w:val="00ED07C2"/>
    <w:rsid w:val="00ED31CA"/>
    <w:rsid w:val="00ED342B"/>
    <w:rsid w:val="00ED4367"/>
    <w:rsid w:val="00ED592F"/>
    <w:rsid w:val="00ED75D4"/>
    <w:rsid w:val="00EE03BC"/>
    <w:rsid w:val="00EE068F"/>
    <w:rsid w:val="00EE37F5"/>
    <w:rsid w:val="00EE3DC3"/>
    <w:rsid w:val="00EE4636"/>
    <w:rsid w:val="00EF2B2A"/>
    <w:rsid w:val="00EF3051"/>
    <w:rsid w:val="00EF4609"/>
    <w:rsid w:val="00EF58DB"/>
    <w:rsid w:val="00EF7828"/>
    <w:rsid w:val="00F01A01"/>
    <w:rsid w:val="00F05DDD"/>
    <w:rsid w:val="00F078A8"/>
    <w:rsid w:val="00F114D7"/>
    <w:rsid w:val="00F121DD"/>
    <w:rsid w:val="00F13E19"/>
    <w:rsid w:val="00F15B64"/>
    <w:rsid w:val="00F2354F"/>
    <w:rsid w:val="00F25B1C"/>
    <w:rsid w:val="00F26280"/>
    <w:rsid w:val="00F30A5E"/>
    <w:rsid w:val="00F30E77"/>
    <w:rsid w:val="00F31F4F"/>
    <w:rsid w:val="00F34655"/>
    <w:rsid w:val="00F35F2F"/>
    <w:rsid w:val="00F41B1F"/>
    <w:rsid w:val="00F4264C"/>
    <w:rsid w:val="00F439C6"/>
    <w:rsid w:val="00F518C0"/>
    <w:rsid w:val="00F52147"/>
    <w:rsid w:val="00F52247"/>
    <w:rsid w:val="00F52D75"/>
    <w:rsid w:val="00F551E4"/>
    <w:rsid w:val="00F558A1"/>
    <w:rsid w:val="00F57FD9"/>
    <w:rsid w:val="00F613FE"/>
    <w:rsid w:val="00F63A0D"/>
    <w:rsid w:val="00F66575"/>
    <w:rsid w:val="00F70856"/>
    <w:rsid w:val="00F70CCE"/>
    <w:rsid w:val="00F72F62"/>
    <w:rsid w:val="00F73C6C"/>
    <w:rsid w:val="00F74546"/>
    <w:rsid w:val="00F75389"/>
    <w:rsid w:val="00F808D5"/>
    <w:rsid w:val="00F91F34"/>
    <w:rsid w:val="00F9366F"/>
    <w:rsid w:val="00F9454C"/>
    <w:rsid w:val="00F95F3F"/>
    <w:rsid w:val="00F9681C"/>
    <w:rsid w:val="00F96F4D"/>
    <w:rsid w:val="00F9779B"/>
    <w:rsid w:val="00FA4BF5"/>
    <w:rsid w:val="00FB0A8B"/>
    <w:rsid w:val="00FB4D73"/>
    <w:rsid w:val="00FB5273"/>
    <w:rsid w:val="00FB6C70"/>
    <w:rsid w:val="00FC166E"/>
    <w:rsid w:val="00FD1007"/>
    <w:rsid w:val="00FD1EEA"/>
    <w:rsid w:val="00FD39CD"/>
    <w:rsid w:val="00FD3FD0"/>
    <w:rsid w:val="00FD48FB"/>
    <w:rsid w:val="00FE0324"/>
    <w:rsid w:val="00FE1730"/>
    <w:rsid w:val="00FE3EDA"/>
    <w:rsid w:val="00FF3E7D"/>
    <w:rsid w:val="00FF4A20"/>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header" Target="head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7</TotalTime>
  <Pages>26</Pages>
  <Words>7012</Words>
  <Characters>3997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YSHA KHALED MUBARAK HAMAD</cp:lastModifiedBy>
  <cp:revision>1072</cp:revision>
  <cp:lastPrinted>2020-12-04T15:16:00Z</cp:lastPrinted>
  <dcterms:created xsi:type="dcterms:W3CDTF">2020-11-24T18:26:00Z</dcterms:created>
  <dcterms:modified xsi:type="dcterms:W3CDTF">2020-12-17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983b2c9-8715-381b-96ea-95d54659732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